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3770B9B" w14:textId="1769DC4B" w:rsidR="00493C01" w:rsidRPr="0014050F" w:rsidRDefault="00493C01" w:rsidP="00493C01">
      <w:pPr>
        <w:rPr>
          <w:b/>
          <w:sz w:val="44"/>
          <w:szCs w:val="44"/>
        </w:rPr>
      </w:pPr>
      <w:r>
        <w:rPr>
          <w:b/>
          <w:sz w:val="44"/>
          <w:szCs w:val="44"/>
        </w:rPr>
        <w:t>The Regime Shift Detector: a</w:t>
      </w:r>
      <w:r w:rsidRPr="0014050F">
        <w:rPr>
          <w:b/>
          <w:sz w:val="44"/>
          <w:szCs w:val="44"/>
        </w:rPr>
        <w:t xml:space="preserve"> </w:t>
      </w:r>
      <w:r>
        <w:rPr>
          <w:b/>
          <w:sz w:val="44"/>
          <w:szCs w:val="44"/>
        </w:rPr>
        <w:t>model</w:t>
      </w:r>
      <w:r w:rsidRPr="0014050F">
        <w:rPr>
          <w:b/>
          <w:sz w:val="44"/>
          <w:szCs w:val="44"/>
        </w:rPr>
        <w:t xml:space="preserve"> </w:t>
      </w:r>
      <w:r>
        <w:rPr>
          <w:b/>
          <w:sz w:val="44"/>
          <w:szCs w:val="44"/>
        </w:rPr>
        <w:t>to identify</w:t>
      </w:r>
      <w:r w:rsidRPr="0014050F">
        <w:rPr>
          <w:b/>
          <w:sz w:val="44"/>
          <w:szCs w:val="44"/>
        </w:rPr>
        <w:t xml:space="preserve"> changes in dynamic rules governing populations</w:t>
      </w:r>
    </w:p>
    <w:p w14:paraId="6905316B" w14:textId="77777777" w:rsidR="00493C01" w:rsidRDefault="00493C01" w:rsidP="00493C01"/>
    <w:p w14:paraId="0745B63C" w14:textId="77777777" w:rsidR="00493C01" w:rsidRDefault="00493C01" w:rsidP="00493C01">
      <w:r>
        <w:t>C.A. Bahlai</w:t>
      </w:r>
      <w:r w:rsidRPr="001F1F22">
        <w:rPr>
          <w:vertAlign w:val="superscript"/>
        </w:rPr>
        <w:t>1</w:t>
      </w:r>
      <w:proofErr w:type="gramStart"/>
      <w:r w:rsidRPr="001F1F22">
        <w:rPr>
          <w:vertAlign w:val="superscript"/>
        </w:rPr>
        <w:t>,2</w:t>
      </w:r>
      <w:proofErr w:type="gramEnd"/>
      <w:r w:rsidRPr="001F1F22">
        <w:rPr>
          <w:vertAlign w:val="superscript"/>
        </w:rPr>
        <w:t xml:space="preserve"> </w:t>
      </w:r>
      <w:r>
        <w:t>And E.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0C862713" w:rsidR="00493C01" w:rsidRPr="0014050F" w:rsidRDefault="00493C01" w:rsidP="00493C01">
      <w:r w:rsidRPr="0014050F">
        <w:t xml:space="preserve">1: </w:t>
      </w:r>
      <w:r>
        <w:t>E</w:t>
      </w:r>
      <w:r w:rsidRPr="0014050F">
        <w:t xml:space="preserve">nvironmental factors </w:t>
      </w:r>
      <w:r>
        <w:t xml:space="preserve">may </w:t>
      </w:r>
      <w:r w:rsidRPr="0014050F">
        <w:t xml:space="preserve">interact with </w:t>
      </w:r>
      <w:r>
        <w:t xml:space="preserve">internal rules of </w:t>
      </w:r>
      <w:r w:rsidRPr="0014050F">
        <w:t>population regulation</w:t>
      </w:r>
      <w:r>
        <w:t>, sometimes perturbing systems to alternate dynamic states</w:t>
      </w:r>
      <w:r w:rsidRPr="0014050F">
        <w:t xml:space="preserve">. </w:t>
      </w:r>
      <w:r>
        <w:t>Yet, p</w:t>
      </w:r>
      <w:r w:rsidRPr="0014050F">
        <w:t xml:space="preserve">inpointing when state changes occur in naturally fluctuating populations </w:t>
      </w:r>
      <w:r>
        <w:t>is difficult</w:t>
      </w:r>
      <w:r w:rsidRPr="0014050F">
        <w:t xml:space="preserve">. </w:t>
      </w:r>
      <w:r>
        <w:t>A</w:t>
      </w:r>
      <w:r w:rsidRPr="0014050F">
        <w:t xml:space="preserve">n analytical </w:t>
      </w:r>
      <w:r w:rsidR="001D05DA" w:rsidRPr="0014050F">
        <w:t>approach that</w:t>
      </w:r>
      <w:r w:rsidRPr="0014050F">
        <w:t xml:space="preserve"> </w:t>
      </w:r>
      <w:r>
        <w:t>can</w:t>
      </w:r>
      <w:r w:rsidRPr="0014050F">
        <w:t xml:space="preserve"> identif</w:t>
      </w:r>
      <w:r>
        <w:t>y the</w:t>
      </w:r>
      <w:r w:rsidRPr="0014050F">
        <w:t xml:space="preserve"> timing and magnitude of such changes</w:t>
      </w:r>
      <w:r>
        <w:t>, or “regime 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773485A4" w14:textId="7EFFB7EC" w:rsidR="00493C01" w:rsidRPr="0014050F" w:rsidRDefault="00493C01" w:rsidP="00493C01">
      <w:r w:rsidRPr="0014050F">
        <w:t>2: We develop</w:t>
      </w:r>
      <w:r w:rsidR="00C77761">
        <w:t>ed</w:t>
      </w:r>
      <w:r w:rsidRPr="0014050F">
        <w:t xml:space="preserve"> a generalizable </w:t>
      </w:r>
      <w:r>
        <w:t>model</w:t>
      </w:r>
      <w:r w:rsidRPr="0014050F">
        <w:t>, the “Regime Shift Detector”</w:t>
      </w:r>
      <w:r w:rsidR="00FA21FA">
        <w:t>,</w:t>
      </w:r>
      <w:r w:rsidRPr="0014050F">
        <w:t xml:space="preserve"> for </w:t>
      </w:r>
      <w:r w:rsidR="00FA21FA">
        <w:t xml:space="preserve">identifying </w:t>
      </w:r>
      <w:r w:rsidR="00A366AF">
        <w:t>changes</w:t>
      </w:r>
      <w:r w:rsidR="00686F95">
        <w:t xml:space="preserve"> in</w:t>
      </w:r>
      <w:r w:rsidR="00E82218">
        <w:t xml:space="preserve"> the parameters</w:t>
      </w:r>
      <w:r w:rsidR="00686F95" w:rsidRPr="0014050F">
        <w:t xml:space="preserve"> </w:t>
      </w:r>
      <w:r w:rsidR="00E82218">
        <w:t xml:space="preserve">of </w:t>
      </w:r>
      <w:r w:rsidRPr="0014050F">
        <w:t xml:space="preserve">a simple density dependent model </w:t>
      </w:r>
      <w:r>
        <w:t xml:space="preserve">governing the </w:t>
      </w:r>
      <w:r w:rsidR="00E82218">
        <w:t xml:space="preserve">temporal </w:t>
      </w:r>
      <w:r>
        <w:t>fluctuations</w:t>
      </w:r>
      <w:r w:rsidRPr="0014050F">
        <w:t xml:space="preserve"> </w:t>
      </w:r>
      <w:r w:rsidR="00E82218">
        <w:t>of a</w:t>
      </w:r>
      <w:r w:rsidRPr="0014050F">
        <w:t xml:space="preserve"> population. Th</w:t>
      </w:r>
      <w:r>
        <w:t>e</w:t>
      </w:r>
      <w:r w:rsidRPr="0014050F">
        <w:t xml:space="preserve"> </w:t>
      </w:r>
      <w:r>
        <w:t>model</w:t>
      </w:r>
      <w:r w:rsidRPr="0014050F">
        <w:t xml:space="preserve"> </w:t>
      </w:r>
      <w:r>
        <w:t xml:space="preserve">is a tool comprised of a </w:t>
      </w:r>
      <w:r w:rsidRPr="0014050F">
        <w:t xml:space="preserve">suite of functions for examining population time series data for the presence, location, and magnitude of </w:t>
      </w:r>
      <w:r w:rsidR="00D93CA5">
        <w:t xml:space="preserve">parameter </w:t>
      </w:r>
      <w:r w:rsidRPr="0014050F">
        <w:t>shifts</w:t>
      </w:r>
      <w:r>
        <w:t xml:space="preserve">. </w:t>
      </w:r>
      <w:r w:rsidR="00AF0366">
        <w:t>The model</w:t>
      </w:r>
      <w:r w:rsidRPr="0014050F">
        <w:t xml:space="preserve"> us</w:t>
      </w:r>
      <w:r>
        <w:t>e</w:t>
      </w:r>
      <w:r w:rsidR="00AF0366">
        <w:t>s</w:t>
      </w:r>
      <w:r>
        <w:t xml:space="preserve"> </w:t>
      </w:r>
      <w:r w:rsidRPr="0014050F">
        <w:t>an iterative approach to fitting subsets of time series</w:t>
      </w:r>
      <w:r>
        <w:t xml:space="preserve"> data</w:t>
      </w:r>
      <w:r w:rsidRPr="0014050F">
        <w:t xml:space="preserve">, </w:t>
      </w:r>
      <w:r w:rsidR="00A633EC">
        <w:t xml:space="preserve">then </w:t>
      </w:r>
      <w:r w:rsidRPr="0014050F">
        <w:t>rank</w:t>
      </w:r>
      <w:r w:rsidR="00AF0366">
        <w:t>s</w:t>
      </w:r>
      <w:r w:rsidRPr="0014050F">
        <w:t xml:space="preserve"> the fit of </w:t>
      </w:r>
      <w:r w:rsidR="00AF0366">
        <w:t>a particular</w:t>
      </w:r>
      <w:r w:rsidR="00AF0366" w:rsidRPr="0014050F">
        <w:t xml:space="preserve"> </w:t>
      </w:r>
      <w:r w:rsidRPr="0014050F">
        <w:t xml:space="preserve">break point combination using model </w:t>
      </w:r>
      <w:r w:rsidR="00913421" w:rsidRPr="0014050F">
        <w:t>selection</w:t>
      </w:r>
      <w:r w:rsidR="00913421">
        <w:t xml:space="preserve"> and</w:t>
      </w:r>
      <w:r w:rsidR="00FA21FA">
        <w:t xml:space="preserve"> assign</w:t>
      </w:r>
      <w:r w:rsidR="00D93CA5">
        <w:t>s</w:t>
      </w:r>
      <w:r w:rsidR="00FA21FA">
        <w:t xml:space="preserve"> a</w:t>
      </w:r>
      <w:r w:rsidR="00DA72A4">
        <w:t xml:space="preserve"> relative weight </w:t>
      </w:r>
      <w:r w:rsidR="00F30562">
        <w:t xml:space="preserve">to </w:t>
      </w:r>
      <w:r w:rsidR="00DA72A4">
        <w:t>each break</w:t>
      </w:r>
      <w:r w:rsidRPr="0014050F">
        <w:t>. We examined the performance of this</w:t>
      </w:r>
      <w:r>
        <w:t xml:space="preserve"> model</w:t>
      </w:r>
      <w:r w:rsidRPr="0014050F">
        <w:t xml:space="preserve"> with </w:t>
      </w:r>
      <w:r w:rsidR="004F7957">
        <w:t>simulations</w:t>
      </w:r>
      <w:r w:rsidRPr="0014050F">
        <w:t xml:space="preserve"> and two</w:t>
      </w:r>
      <w:r w:rsidR="004F7957">
        <w:t xml:space="preserve"> </w:t>
      </w:r>
      <w:r w:rsidRPr="0014050F">
        <w:t>case studies</w:t>
      </w:r>
      <w:r w:rsidR="00D93CA5">
        <w:t>:</w:t>
      </w:r>
      <w:r w:rsidR="00F40045">
        <w:t xml:space="preserve"> the </w:t>
      </w:r>
      <w:r w:rsidR="00B35270">
        <w:t xml:space="preserve">invasion of </w:t>
      </w:r>
      <w:r w:rsidR="006350AB">
        <w:t xml:space="preserve">the </w:t>
      </w:r>
      <w:r w:rsidR="00A42D09">
        <w:t>m</w:t>
      </w:r>
      <w:r w:rsidR="00F40045">
        <w:t xml:space="preserve">ulticolored Asian </w:t>
      </w:r>
      <w:r w:rsidR="00A42D09">
        <w:t>l</w:t>
      </w:r>
      <w:r w:rsidR="00B35270">
        <w:t xml:space="preserve">adybeetle </w:t>
      </w:r>
      <w:r w:rsidR="00A666CD">
        <w:t>and</w:t>
      </w:r>
      <w:r w:rsidR="00F40045">
        <w:t xml:space="preserve"> the </w:t>
      </w:r>
      <w:r w:rsidR="00B35270">
        <w:t xml:space="preserve">decline of </w:t>
      </w:r>
      <w:r w:rsidR="00D93CA5">
        <w:t xml:space="preserve">the </w:t>
      </w:r>
      <w:r w:rsidR="00F40045">
        <w:t xml:space="preserve">eastern </w:t>
      </w:r>
      <w:r w:rsidR="00A42D09">
        <w:t>m</w:t>
      </w:r>
      <w:r w:rsidR="00B35270">
        <w:t>onarch butterfly.</w:t>
      </w:r>
    </w:p>
    <w:p w14:paraId="2FF4874F" w14:textId="61AE39DC" w:rsidR="00DA72A4" w:rsidRDefault="00493C01" w:rsidP="00493C01">
      <w:r w:rsidRPr="0014050F">
        <w:t xml:space="preserve">3: We found that under low </w:t>
      </w:r>
      <w:r w:rsidR="00F40045">
        <w:t xml:space="preserve">environmental/sampling </w:t>
      </w:r>
      <w:r w:rsidR="00BB5C7E">
        <w:t>noise</w:t>
      </w:r>
      <w:r w:rsidRPr="0014050F">
        <w:t xml:space="preserve">, the </w:t>
      </w:r>
      <w:r w:rsidR="00DA72A4">
        <w:t xml:space="preserve">break point sets selected by the </w:t>
      </w:r>
      <w:r w:rsidR="00FA21FA">
        <w:t>R</w:t>
      </w:r>
      <w:r w:rsidR="00FA21FA" w:rsidRPr="0014050F">
        <w:t xml:space="preserve">egime </w:t>
      </w:r>
      <w:r w:rsidR="00FA21FA">
        <w:t>S</w:t>
      </w:r>
      <w:r w:rsidR="00FA21FA" w:rsidRPr="0014050F">
        <w:t xml:space="preserve">hift </w:t>
      </w:r>
      <w:r w:rsidR="00FA21FA">
        <w:t>D</w:t>
      </w:r>
      <w:r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y</w:t>
      </w:r>
      <w:r w:rsidR="00F66560">
        <w:t xml:space="preserve">, with the most complex parameterization conditions (i.e. time series with many break points) least likely to be detected by the model.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08703F">
        <w:t>&lt;</w:t>
      </w:r>
      <w:r w:rsidR="00E70BD0">
        <w:t>0.2</w:t>
      </w:r>
      <w:r w:rsidR="00DA72A4">
        <w:t xml:space="preserve">, although </w:t>
      </w:r>
      <w:r w:rsidR="00E70BD0">
        <w:t xml:space="preserve">the absolute weights of true versus erroneous breaks found by the model </w:t>
      </w:r>
      <w:r w:rsidR="00DA72A4">
        <w:t>varied</w:t>
      </w:r>
      <w:r w:rsidR="00E70BD0">
        <w:t xml:space="preserve"> somewhat</w:t>
      </w:r>
      <w:r w:rsidR="00DA72A4">
        <w:t xml:space="preserve"> with other simulation par</w:t>
      </w:r>
      <w:r w:rsidR="000237F7">
        <w:t>a</w:t>
      </w:r>
      <w:r w:rsidR="00DA72A4">
        <w:t>meters.</w:t>
      </w:r>
      <w:r w:rsidR="00342D01">
        <w:t xml:space="preserve"> </w:t>
      </w:r>
    </w:p>
    <w:p w14:paraId="34F7EE4C" w14:textId="62CC4D08" w:rsidR="00493C01" w:rsidRPr="0014050F" w:rsidRDefault="00DA72A4" w:rsidP="00493C01">
      <w:r>
        <w:t xml:space="preserve">4: </w:t>
      </w:r>
      <w:r w:rsidR="00493C01" w:rsidRPr="0014050F">
        <w:t>In our case study examining the invasion process of</w:t>
      </w:r>
      <w:r w:rsidR="00493C01">
        <w:t xml:space="preserve"> </w:t>
      </w:r>
      <w:r w:rsidR="00427B15">
        <w:t>ladybeetles</w:t>
      </w:r>
      <w:r w:rsidR="00493C01" w:rsidRPr="0014050F">
        <w:t xml:space="preserve">, the </w:t>
      </w:r>
      <w:r w:rsidR="00845569">
        <w:t>R</w:t>
      </w:r>
      <w:r w:rsidR="00493C01" w:rsidRPr="0014050F">
        <w:t xml:space="preserve">egime </w:t>
      </w:r>
      <w:r w:rsidR="00845569">
        <w:t>S</w:t>
      </w:r>
      <w:r w:rsidR="00493C01" w:rsidRPr="0014050F">
        <w:t xml:space="preserve">hift </w:t>
      </w:r>
      <w:r w:rsidR="00845569">
        <w:t>D</w:t>
      </w:r>
      <w:r w:rsidR="00493C01" w:rsidRPr="0014050F">
        <w:t>etector identified shifts in population cycling associated with</w:t>
      </w:r>
      <w:r w:rsidR="00493C01">
        <w:t xml:space="preserve"> variation in</w:t>
      </w:r>
      <w:r w:rsidR="00493C01" w:rsidRPr="0014050F">
        <w:t xml:space="preserve"> prey availability. </w:t>
      </w:r>
      <w:r w:rsidR="00C979A1">
        <w:t>T</w:t>
      </w:r>
      <w:r w:rsidR="00493C01" w:rsidRPr="0014050F">
        <w:t xml:space="preserve">he </w:t>
      </w:r>
      <w:r w:rsidR="00B35270">
        <w:t>shifts identified</w:t>
      </w:r>
      <w:r w:rsidR="00493C01" w:rsidRPr="0014050F">
        <w:t xml:space="preserve"> </w:t>
      </w:r>
      <w:r w:rsidR="009A0B2F">
        <w:t xml:space="preserve">for the eastern monarch population </w:t>
      </w:r>
      <w:r w:rsidR="00493C01" w:rsidRPr="0014050F">
        <w:t xml:space="preserve">were more ambiguous, </w:t>
      </w:r>
      <w:r w:rsidR="00B35270">
        <w:t xml:space="preserve">but generally coincided with </w:t>
      </w:r>
      <w:r w:rsidR="00E06798">
        <w:t xml:space="preserve">changing </w:t>
      </w:r>
      <w:r w:rsidR="00B35270">
        <w:t xml:space="preserve">management practices affecting the availability of hostplants in their summer breeding grounds. </w:t>
      </w:r>
    </w:p>
    <w:p w14:paraId="267DAE0E" w14:textId="7DEB9E3B" w:rsidR="00493C01" w:rsidRPr="0014050F" w:rsidRDefault="00DA72A4" w:rsidP="00493C01">
      <w:r>
        <w:t>5</w:t>
      </w:r>
      <w:r w:rsidR="00493C01" w:rsidRPr="0014050F">
        <w:t xml:space="preserve">: </w:t>
      </w:r>
      <w:r w:rsidR="00342D01">
        <w:t xml:space="preserve">The </w:t>
      </w:r>
      <w:r w:rsidR="00845569">
        <w:t>R</w:t>
      </w:r>
      <w:r w:rsidR="00342D01">
        <w:t xml:space="preserve">egime </w:t>
      </w:r>
      <w:r w:rsidR="00845569">
        <w:t>S</w:t>
      </w:r>
      <w:r w:rsidR="00342D01">
        <w:t xml:space="preserve">hift </w:t>
      </w:r>
      <w:r w:rsidR="00845569">
        <w:t>D</w:t>
      </w:r>
      <w:r w:rsidR="00342D01">
        <w:t xml:space="preserve">etector </w:t>
      </w:r>
      <w:r w:rsidR="00D93CA5">
        <w:t xml:space="preserve">identifies </w:t>
      </w:r>
      <w:r w:rsidR="003E19B5">
        <w:t xml:space="preserve">possible </w:t>
      </w:r>
      <w:r w:rsidR="00342D01">
        <w:t>break</w:t>
      </w:r>
      <w:r w:rsidR="00B35270">
        <w:t xml:space="preserve"> points within time series data and quantifies</w:t>
      </w:r>
      <w:r w:rsidR="00342D01">
        <w:t xml:space="preserve"> the strength of evidence for each break point. </w:t>
      </w:r>
      <w:r w:rsidR="00493C01" w:rsidRPr="0014050F">
        <w:t xml:space="preserve">When interpreted in the context of species biology, the </w:t>
      </w:r>
      <w:r w:rsidR="00845569">
        <w:t>R</w:t>
      </w:r>
      <w:r w:rsidR="00493C01" w:rsidRPr="0014050F">
        <w:t xml:space="preserve">egime </w:t>
      </w:r>
      <w:r w:rsidR="00845569">
        <w:t>S</w:t>
      </w:r>
      <w:r w:rsidR="00493C01" w:rsidRPr="0014050F">
        <w:t xml:space="preserve">hift </w:t>
      </w:r>
      <w:r w:rsidR="00845569">
        <w:t>D</w:t>
      </w:r>
      <w:r w:rsidR="00493C01" w:rsidRPr="0014050F">
        <w:t xml:space="preserve">etector has the potential to aid management decisions and identify critical </w:t>
      </w:r>
      <w:r w:rsidR="00246C86">
        <w:t>time periods</w:t>
      </w:r>
      <w:r w:rsidR="00246C86" w:rsidRPr="0014050F">
        <w:t xml:space="preserve"> </w:t>
      </w:r>
      <w:r w:rsidR="00815539">
        <w:t>related to</w:t>
      </w:r>
      <w:r w:rsidR="00815539" w:rsidRPr="0014050F">
        <w:t xml:space="preserve"> </w:t>
      </w:r>
      <w:r w:rsidR="00493C01" w:rsidRPr="0014050F">
        <w:t>species</w:t>
      </w:r>
      <w:r w:rsidR="00493C01">
        <w:t>’</w:t>
      </w:r>
      <w:r w:rsidR="00493C01" w:rsidRPr="0014050F">
        <w:t xml:space="preserve"> dynamics. In an era of rapid global change, </w:t>
      </w:r>
      <w:r w:rsidR="009A0B2F">
        <w:t>such</w:t>
      </w:r>
      <w:r w:rsidR="00493C01" w:rsidRPr="0014050F">
        <w:t xml:space="preserve"> tools </w:t>
      </w:r>
      <w:r w:rsidR="009A0B2F">
        <w:t>can i</w:t>
      </w:r>
      <w:r w:rsidR="00187CB5">
        <w:t>mprove</w:t>
      </w:r>
      <w:r w:rsidR="009A0B2F">
        <w:t xml:space="preserve"> understanding of the conditions under which </w:t>
      </w:r>
      <w:r w:rsidR="00493C01">
        <w:t xml:space="preserve">population </w:t>
      </w:r>
      <w:r w:rsidR="009A0B2F">
        <w:t xml:space="preserve">dynamics </w:t>
      </w:r>
      <w:r w:rsidR="00324AC6">
        <w:t>shift to other states</w:t>
      </w:r>
      <w:r w:rsidR="00493C01" w:rsidRPr="0014050F">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351C6A" w:rsidRDefault="00493C01" w:rsidP="00493C01">
      <w:pPr>
        <w:rPr>
          <w:b/>
        </w:rPr>
      </w:pPr>
      <w:r w:rsidRPr="00351C6A">
        <w:rPr>
          <w:b/>
        </w:rPr>
        <w:lastRenderedPageBreak/>
        <w:t>Introduction</w:t>
      </w:r>
    </w:p>
    <w:p w14:paraId="32CA8205" w14:textId="718C5250" w:rsidR="00493C01" w:rsidRDefault="00493C01" w:rsidP="00493C01">
      <w:r>
        <w:t xml:space="preserve">Population dynamics are governed by internal, biotic rules and </w:t>
      </w:r>
      <w:r w:rsidR="00A366AF">
        <w:t xml:space="preserve">also </w:t>
      </w:r>
      <w:r w:rsidR="00751000">
        <w:t xml:space="preserve">external </w:t>
      </w:r>
      <w:r>
        <w:t xml:space="preserve">abiotic factors, leading to both stochastic and deterministic forces governing </w:t>
      </w:r>
      <w:r w:rsidR="00920A86">
        <w:t xml:space="preserve">abundance </w:t>
      </w:r>
      <w:r>
        <w:t xml:space="preserve">patterns </w:t>
      </w:r>
      <w:r>
        <w:fldChar w:fldCharType="begin"/>
      </w:r>
      <w:r w:rsidR="003D6BFD">
        <w:instrText xml:space="preserve"> ADDIN ZOTERO_ITEM CSL_CITATION {"citationID":"a2in70kd60p","properties":{"formattedCitation":"(Bj\\uc0\\u248{}rnstad and Grenfell 2001)","plainCitation":"(Bjørnstad and Grenfell 2001)","noteIndex":0},"citationItems":[{"id":1330,"uris":["http://zotero.org/users/3015424/items/VKRFNM7S"],"uri":["http://zotero.org/users/3015424/items/VKRFNM7S"],"itemData":{"id":1330,"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3D6BFD" w:rsidRPr="00B71576">
        <w:rPr>
          <w:rFonts w:ascii="Calibri" w:hAnsi="Calibri" w:cs="Calibri"/>
          <w:szCs w:val="24"/>
        </w:rPr>
        <w:t>(Bjørnstad and Grenfell 2001)</w:t>
      </w:r>
      <w:r>
        <w:fldChar w:fldCharType="end"/>
      </w:r>
      <w:r>
        <w:t xml:space="preserve">. External perturbations </w:t>
      </w:r>
      <w:r w:rsidR="00920A86">
        <w:t>to</w:t>
      </w:r>
      <w:r>
        <w:t xml:space="preserve"> population processes can lead to regime shifts, where the internal rules that govern </w:t>
      </w:r>
      <w:r w:rsidR="00920A86">
        <w:t xml:space="preserve">fluctuations in </w:t>
      </w:r>
      <w:r>
        <w:t>population</w:t>
      </w:r>
      <w:r w:rsidR="00920A86">
        <w:t xml:space="preserve"> abundance</w:t>
      </w:r>
      <w:r>
        <w:t xml:space="preserve"> transition to another state </w:t>
      </w:r>
      <w:r>
        <w:fldChar w:fldCharType="begin"/>
      </w:r>
      <w:r w:rsidR="003D6BFD">
        <w:instrText xml:space="preserve"> ADDIN ZOTERO_ITEM CSL_CITATION {"citationID":"ah706siu9v","properties":{"formattedCitation":"(Hare and Mantua 2000, Carpenter et al. 2008)","plainCitation":"(Hare and Mantua 2000, Carpenter et al. 2008)","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666,"uris":["http://zotero.org/users/3015424/items/IANGIUMQ"],"uri":["http://zotero.org/users/3015424/items/IANGIUMQ"],"itemData":{"id":666,"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shortTitle":"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Pr="00DE437E">
        <w:rPr>
          <w:rFonts w:ascii="Calibri" w:hAnsi="Calibri" w:cs="Calibri"/>
        </w:rPr>
        <w:t>(Hare and Mantua 2000, Carpenter et al. 2008)</w:t>
      </w:r>
      <w:r>
        <w:fldChar w:fldCharType="end"/>
      </w:r>
      <w:r>
        <w:t xml:space="preserve">. Understanding how and when external environmental factors interact with internal density dependent regulation remains a fundamental challenge in population ecology </w:t>
      </w:r>
      <w:r>
        <w:fldChar w:fldCharType="begin"/>
      </w:r>
      <w:r w:rsidR="003D6BFD">
        <w:instrText xml:space="preserve"> ADDIN ZOTERO_ITEM CSL_CITATION {"citationID":"z626jZ2R","properties":{"formattedCitation":"(Sutherland et al. 2013, Eason et al. 2016)","plainCitation":"(Sutherland et al. 2013, Eason et al. 2016)","noteIndex":0},"citationItems":[{"id":1300,"uris":["http://zotero.org/users/3015424/items/T3SKFW5J"],"uri":["http://zotero.org/users/3015424/items/T3SKFW5J"],"itemData":{"id":1300,"type":"article-journal","title":"Identification of 100 fundamental ecological questions","container-title":"Journal of Ecology","page":"58-67","volume":"101","issue":"1","abstract":"* Fundamental ecological research is both intrinsically interesting and provides the basic knowledge required to answer applied questions of importance to the management of the natural world. The 100th anniversary of the British Ecological Society in 2013 is an opportune moment to reflect on the current status of ecology as a science and look forward to high-light priorities for future work.\n\n* To do this, we identified 100 important questions of fundamental importance in pure ecology. We elicited questions from ecologists working across a wide range of systems and disciplines. The 754 questions submitted (listed in the online appendix) from 388 participants were narrowed down to the final 100 through a process of discussion, rewording and repeated rounds of voting. This was done during a two-day workshop and thereafter.\n\n* The questions reflect many of the important current conceptual and technical pre-occupations of ecology. For example, many questions concerned the dynamics of environmental change and complex ecosystem interactions, as well as the interaction between ecology and evolution.\n\n* The questions reveal a dynamic science with novel subfields emerging. For example, a group of questions was dedicated to disease and micro-organisms and another on human impacts and global change reflecting the emergence of new subdisciplines that would not have been foreseen a few decades ago.\n\n* The list also contained a number of questions that have perplexed ecologists for decades and are still seen as crucial to answer, such as the link between population dynamics and life-history evolution.\n\n* Synthesis. These 100 questions identified reflect the state of ecology today. Using them as an agenda for further research would lead to a substantial enhancement in understanding of the discipline, with practical relevance for the conservation of biodiversity and ecosystem function.","DOI":"10.1111/1365-2745.12025","ISSN":"1365-2745","journalAbbreviation":"J Ecol","author":[{"family":"Sutherland","given":"William J."},{"family":"Freckleton","given":"Robert P."},{"family":"Godfray","given":"H. Charles J."},{"family":"Beissinger","given":"Steven R."},{"family":"Benton","given":"Tim"},{"family":"Cameron","given":"Duncan D."},{"family":"Carmel","given":"Yohay"},{"family":"Coomes","given":"David A."},{"family":"Coulson","given":"Tim"},{"family":"Emmerson","given":"Mark C."},{"family":"Hails","given":"Rosemary S."},{"family":"Hays","given":"Graeme C."},{"family":"Hodgson","given":"Dave J."},{"family":"Hutchings","given":"Michael J."},{"family":"Johnson","given":"David"},{"family":"Jones","given":"Julia P. G."},{"family":"Keeling","given":"Matt J."},{"family":"Kokko","given":"Hanna"},{"family":"Kunin","given":"William E."},{"family":"Lambin","given":"Xavier"},{"family":"Lewis","given":"Owen T."},{"family":"Malhi","given":"Yadvinder"},{"family":"Mieszkowska","given":"Nova"},{"family":"Milner-Gulland","given":"E. J."},{"family":"Norris","given":"Ken"},{"family":"Phillimore","given":"Albert B."},{"family":"Purves","given":"Drew W."},{"family":"Reid","given":"Jane M."},{"family":"Reuman","given":"Daniel C."},{"family":"Thompson","given":"Ken"},{"family":"Travis","given":"Justin M. J."},{"family":"Turnbull","given":"Lindsay A."},{"family":"Wardle","given":"David A."},{"family":"Wiegand","given":"Thorsten"}],"issued":{"date-parts":[["2013",1,1]]}}},{"id":1905,"uris":["http://zotero.org/users/3015424/items/64LV9J6P"],"uri":["http://zotero.org/users/3015424/items/64LV9J6P"],"itemData":{"id":1905,"type":"article-journal","title":"Managing for resilience: an information theory-based approach to assessing ecosystems","container-title":"Journal of Applied Ecology","page":"656-665","volume":"53","issue":"3","abstract":"* Ecosystems are complex and multivariate; hence, methods to assess the dynamics of ecosystems should have the capacity to evaluate multiple indicators simultaneously.\n\n\n* Most research on identifying leading indicators of regime shifts has focused on univariate methods and simple models which have limited utility when evaluating real ecosystems, particularly because drivers are often unknown.\n\n\n* We discuss some common univariate and multivariate approaches for detecting critical transitions in ecosystems and demonstrate their capabilities via case studies.\n\n\n* Synthesis and applications. We illustrate the utility of an information theory-based index for assessing ecosystem dynamics. Trends in this index also provide a sentinel of both abrupt and gradual transitions in ecosystems.","DOI":"10.1111/1365-2664.12597","ISSN":"1365-2664","journalAbbreviation":"J Appl Ecol","author":[{"family":"Eason","given":"Tarsha"},{"family":"Garmestani","given":"Ahjond S."},{"family":"Stow","given":"Craig A."},{"family":"Rojo","given":"Carmen"},{"family":"Alvarez-Cobelas","given":"Miguel"},{"family":"Cabezas","given":"Heriberto"}],"issued":{"date-parts":[["2016",6,1]]}}}],"schema":"https://github.com/citation-style-language/schema/raw/master/csl-citation.json"} </w:instrText>
      </w:r>
      <w:r>
        <w:fldChar w:fldCharType="separate"/>
      </w:r>
      <w:r w:rsidRPr="004B1518">
        <w:rPr>
          <w:rFonts w:ascii="Calibri" w:hAnsi="Calibri" w:cs="Calibri"/>
        </w:rPr>
        <w:t>(Sutherland et al. 2013, Eason et al. 2016)</w:t>
      </w:r>
      <w:r>
        <w:fldChar w:fldCharType="end"/>
      </w:r>
      <w:r>
        <w:t xml:space="preserve">. </w:t>
      </w:r>
    </w:p>
    <w:p w14:paraId="1DEAB935" w14:textId="3DDC6A63" w:rsidR="00493C01" w:rsidRDefault="00493C01" w:rsidP="00493C01">
      <w:r>
        <w:t xml:space="preserve">Density dependent tools for modelling population time series were developed and championed during the 1950s and 60s. Examples include the Ricker and </w:t>
      </w:r>
      <w:proofErr w:type="spellStart"/>
      <w:r>
        <w:t>Beverton</w:t>
      </w:r>
      <w:proofErr w:type="spellEnd"/>
      <w:r>
        <w:t xml:space="preserve">-Holt models, which were initially developed for fisheries management </w:t>
      </w:r>
      <w:r w:rsidR="00A366AF">
        <w:t xml:space="preserve">and describe the expected population size in year </w:t>
      </w:r>
      <w:r w:rsidR="00A366AF" w:rsidRPr="00324AC6">
        <w:rPr>
          <w:i/>
        </w:rPr>
        <w:t>t</w:t>
      </w:r>
      <w:r w:rsidR="00A366AF">
        <w:t xml:space="preserve"> as a function of the population size in year </w:t>
      </w:r>
      <w:r w:rsidR="00A366AF" w:rsidRPr="00324AC6">
        <w:rPr>
          <w:i/>
        </w:rPr>
        <w:t>t</w:t>
      </w:r>
      <w:r w:rsidR="00A366AF" w:rsidRPr="000E0392">
        <w:t>-1</w:t>
      </w:r>
      <w:r w:rsidR="00D93CA5" w:rsidRPr="00D93CA5">
        <w:t xml:space="preserve"> </w:t>
      </w:r>
      <w:r w:rsidR="00D93CA5">
        <w:fldChar w:fldCharType="begin"/>
      </w:r>
      <w:r w:rsidR="00553C76">
        <w:instrText xml:space="preserve"> ADDIN ZOTERO_ITEM CSL_CITATION {"citationID":"hsnJFcay","properties":{"formattedCitation":"(Ricker 1954, Beverton and Holt 1957)","plainCitation":"(Ricker 1954, Beverton and Holt 1957)","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297,"uris":["http://zotero.org/users/3015424/items/8NVMA97R"],"uri":["http://zotero.org/users/3015424/items/8NVMA97R"],"itemData":{"id":1297,"type":"book","title":"On the dynamics of exploited fish populations","publisher":"Springer Science &amp; Business Media","volume":"11","ISBN":"94-011-2106-0","author":[{"family":"Beverton","given":"Raymond JH"},{"family":"Holt","given":"Sidney J"}],"issued":{"date-parts":[["1957"]]}}}],"schema":"https://github.com/citation-style-language/schema/raw/master/csl-citation.json"} </w:instrText>
      </w:r>
      <w:r w:rsidR="00D93CA5">
        <w:fldChar w:fldCharType="separate"/>
      </w:r>
      <w:r w:rsidR="00553C76" w:rsidRPr="00553C76">
        <w:rPr>
          <w:rFonts w:ascii="Calibri" w:hAnsi="Calibri" w:cs="Calibri"/>
        </w:rPr>
        <w:t>(Ricker 1954, Beverton and Holt 1957)</w:t>
      </w:r>
      <w:r w:rsidR="00D93CA5">
        <w:fldChar w:fldCharType="end"/>
      </w:r>
      <w:r w:rsidR="00D93CA5">
        <w:t>.</w:t>
      </w:r>
      <w:r>
        <w:t xml:space="preserve">  </w:t>
      </w:r>
      <w:r w:rsidR="00D93CA5">
        <w:t>T</w:t>
      </w:r>
      <w:r w:rsidRPr="00FD22E9">
        <w:t xml:space="preserve">he accuracy of these simple density dependent models is </w:t>
      </w:r>
      <w:r w:rsidR="00A366AF">
        <w:t>generally</w:t>
      </w:r>
      <w:r w:rsidRPr="00FD22E9">
        <w:t xml:space="preserve"> highest for populations fluctuating around their carrying capacity (Sabo et al. 2004), with compensatory density dependence and </w:t>
      </w:r>
      <w:r w:rsidR="00F716E9">
        <w:t xml:space="preserve">no </w:t>
      </w:r>
      <w:r w:rsidRPr="00FD22E9">
        <w:t>lag</w:t>
      </w:r>
      <w:r w:rsidR="006A724C">
        <w:t xml:space="preserve"> effect</w:t>
      </w:r>
      <w:r w:rsidRPr="00FD22E9">
        <w:t>s (</w:t>
      </w:r>
      <w:proofErr w:type="spellStart"/>
      <w:r w:rsidRPr="00FD22E9">
        <w:t>Bjørnstad</w:t>
      </w:r>
      <w:proofErr w:type="spellEnd"/>
      <w:r w:rsidRPr="00FD22E9">
        <w:t xml:space="preserve"> and Grenfell 2001). </w:t>
      </w:r>
      <w:r>
        <w:t xml:space="preserve">Although this deterministic approach to population modelling has largely fallen out of favor for more complex </w:t>
      </w:r>
      <w:r w:rsidR="00455756">
        <w:t>structures and</w:t>
      </w:r>
      <w:r>
        <w:t xml:space="preserve"> stochastic elements </w:t>
      </w:r>
      <w:r>
        <w:fldChar w:fldCharType="begin"/>
      </w:r>
      <w:r w:rsidR="00553C76">
        <w:instrText xml:space="preserve"> ADDIN ZOTERO_ITEM CSL_CITATION {"citationID":"R2tn6J1V","properties":{"formattedCitation":"(May 1976, Barraquand et al. 2017, Boettiger 2018)","plainCitation":"(May 1976, Barraquand et al. 2017, Boettiger 2018)","noteIndex":0},"citationItems":[{"id":1296,"uris":["http://zotero.org/users/3015424/items/C52JNQ42"],"uri":["http://zotero.org/users/3015424/items/C52JNQ42"],"itemData":{"id":1296,"type":"article-journal","title":"Simple mathematical models with very complicated dynamics","container-title":"Nature","page":"459-467","volume":"261","issue":"5560","DOI":"10.1038/261459a0","journalAbbreviation":"Nature","author":[{"family":"May","given":"Robert M."}],"issued":{"date-parts":[["1976",6,10]]}}},{"id":2046,"uris":["http://zotero.org/users/3015424/items/KQPIM8AT"],"uri":["http://zotero.org/users/3015424/items/KQPIM8AT"],"itemData":{"id":2046,"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42,"uris":["http://zotero.org/users/3015424/items/GTTDX9Y9"],"uri":["http://zotero.org/users/3015424/items/GTTDX9Y9"],"itemData":{"id":2042,"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fldChar w:fldCharType="separate"/>
      </w:r>
      <w:r w:rsidR="00553C76" w:rsidRPr="00553C76">
        <w:rPr>
          <w:rFonts w:ascii="Calibri" w:hAnsi="Calibri" w:cs="Calibri"/>
        </w:rPr>
        <w:t>(May 1976, Barraquand et al. 2017, Boettiger 2018)</w:t>
      </w:r>
      <w:r>
        <w:fldChar w:fldCharType="end"/>
      </w:r>
      <w:r>
        <w:t xml:space="preserve">, </w:t>
      </w:r>
      <w:r w:rsidR="00F47012">
        <w:t xml:space="preserve">simple dynamic </w:t>
      </w:r>
      <w:r>
        <w:t>models remain useful, large</w:t>
      </w:r>
      <w:r w:rsidR="006350AB">
        <w:t>ly</w:t>
      </w:r>
      <w:r>
        <w:t xml:space="preserve"> due to </w:t>
      </w:r>
      <w:r w:rsidR="006350AB">
        <w:t xml:space="preserve">their </w:t>
      </w:r>
      <w:r w:rsidR="00F716E9">
        <w:t xml:space="preserve">easily interpretably </w:t>
      </w:r>
      <w:r>
        <w:t xml:space="preserve">and ecologically meaningful </w:t>
      </w:r>
      <w:r w:rsidR="00F716E9">
        <w:t xml:space="preserve">parameters </w:t>
      </w:r>
      <w:r>
        <w:fldChar w:fldCharType="begin"/>
      </w:r>
      <w:r w:rsidR="003D6BFD">
        <w:instrText xml:space="preserve"> ADDIN ZOTERO_ITEM CSL_CITATION {"citationID":"a2i22f9hl5t","properties":{"formattedCitation":"(Gadrich and Katriel 2016)","plainCitation":"(Gadrich and Katriel 2016)","noteIndex":0},"citationItems":[{"id":1903,"uris":["http://zotero.org/users/3015424/items/BENNAUFT"],"uri":["http://zotero.org/users/3015424/items/BENNAUFT"],"itemData":{"id":1903,"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fldChar w:fldCharType="separate"/>
      </w:r>
      <w:r w:rsidRPr="00183578">
        <w:rPr>
          <w:rFonts w:ascii="Calibri" w:hAnsi="Calibri" w:cs="Calibri"/>
        </w:rPr>
        <w:t>(Gadrich and Katriel 2016)</w:t>
      </w:r>
      <w:r>
        <w:fldChar w:fldCharType="end"/>
      </w:r>
      <w:r>
        <w:t xml:space="preserve">. </w:t>
      </w:r>
      <w:r w:rsidR="00920A86">
        <w:t xml:space="preserve">Differences in parameter values </w:t>
      </w:r>
      <w:r>
        <w:t xml:space="preserve">between populations, or </w:t>
      </w:r>
      <w:r w:rsidR="00920A86">
        <w:t xml:space="preserve">a </w:t>
      </w:r>
      <w:r>
        <w:t xml:space="preserve">change </w:t>
      </w:r>
      <w:r w:rsidR="00920A86">
        <w:t>with</w:t>
      </w:r>
      <w:r>
        <w:t xml:space="preserve">in a single population, </w:t>
      </w:r>
      <w:r w:rsidR="0069540F">
        <w:t xml:space="preserve">can </w:t>
      </w:r>
      <w:r>
        <w:t>suggest</w:t>
      </w:r>
      <w:r w:rsidR="00A366AF">
        <w:t xml:space="preserve"> difference</w:t>
      </w:r>
      <w:r w:rsidR="0069540F">
        <w:t>s</w:t>
      </w:r>
      <w:r w:rsidR="00A366AF">
        <w:t xml:space="preserve"> in </w:t>
      </w:r>
      <w:r>
        <w:t>environmental constraints govern</w:t>
      </w:r>
      <w:r w:rsidR="0069540F">
        <w:t>ing a</w:t>
      </w:r>
      <w:r>
        <w:t xml:space="preserve"> population, providing a </w:t>
      </w:r>
      <w:r w:rsidR="006350AB">
        <w:t xml:space="preserve">quantifiable effect </w:t>
      </w:r>
      <w:r>
        <w:t>of environmental change</w:t>
      </w:r>
      <w:r w:rsidR="0069540F">
        <w:t xml:space="preserve"> </w:t>
      </w:r>
      <w:r>
        <w:fldChar w:fldCharType="begin"/>
      </w:r>
      <w:r w:rsidR="003D6BFD">
        <w:instrText xml:space="preserve"> ADDIN ZOTERO_ITEM CSL_CITATION {"citationID":"M7qlawue","properties":{"formattedCitation":"(Forchhammer and Asferg 2000, Berryman and Lima 2006, Zipkin et al. 2009, Bahlai, vander Werf, et al. 2015)","plainCitation":"(Forchhammer and Asferg 2000, Berryman and Lima 2006, Zipkin et al. 2009, Bahlai, vander Werf, et al. 2015)","noteIndex":0},"citationItems":[{"id":1289,"uris":["http://zotero.org/users/3015424/items/ZF2PTTK2"],"uri":["http://zotero.org/users/3015424/items/ZF2PTTK2"],"itemData":{"id":1289,"type":"article-journal","title":"Invading parasites cause a structural shift in red fox dynamics","container-title":"Proceedings of the Royal Society of London B: Biological Sciences","page":"779-786","volume":"267","issue":"1445","ISSN":"0962-8452","journalAbbreviation":"Proceedings of the Royal Society of London B: Biological Sciences","author":[{"family":"Forchhammer","given":"Mads C"},{"family":"Asferg","given":"Tommy"}],"issued":{"date-parts":[["2000"]]}}},{"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1901,"uris":["http://zotero.org/users/3015424/items/SELPGI33"],"uri":["http://zotero.org/users/3015424/items/SELPGI33"],"itemData":{"id":1901,"type":"article-journal","title":"When can efforts to control nuisance and invasive species backfire?","container-title":"Ecological Applications","page":"1585-1595","volume":"19","issue":"6","author":[{"family":"Zipkin","given":"Elise F."},{"family":"Kraft","given":"Clifford E."},{"family":"Cooch","given":"Evan G."},{"family":"Sullivan","given":"Patrick J."}],"issued":{"date-parts":[["2009"]]}}},{"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4B1518">
        <w:rPr>
          <w:rFonts w:ascii="Calibri" w:hAnsi="Calibri" w:cs="Calibri"/>
        </w:rPr>
        <w:t>(</w:t>
      </w:r>
      <w:proofErr w:type="spellStart"/>
      <w:r w:rsidRPr="004B1518">
        <w:rPr>
          <w:rFonts w:ascii="Calibri" w:hAnsi="Calibri" w:cs="Calibri"/>
        </w:rPr>
        <w:t>Forchhammer</w:t>
      </w:r>
      <w:proofErr w:type="spellEnd"/>
      <w:r w:rsidRPr="004B1518">
        <w:rPr>
          <w:rFonts w:ascii="Calibri" w:hAnsi="Calibri" w:cs="Calibri"/>
        </w:rPr>
        <w:t xml:space="preserve"> and </w:t>
      </w:r>
      <w:proofErr w:type="spellStart"/>
      <w:r w:rsidRPr="004B1518">
        <w:rPr>
          <w:rFonts w:ascii="Calibri" w:hAnsi="Calibri" w:cs="Calibri"/>
        </w:rPr>
        <w:t>Asferg</w:t>
      </w:r>
      <w:proofErr w:type="spellEnd"/>
      <w:r w:rsidRPr="004B1518">
        <w:rPr>
          <w:rFonts w:ascii="Calibri" w:hAnsi="Calibri" w:cs="Calibri"/>
        </w:rPr>
        <w:t xml:space="preserve"> 2000, Berryman and Lima 2006, Zipkin et al. 2009, Bahlai, vander Werf, et al. 2015)</w:t>
      </w:r>
      <w:r>
        <w:fldChar w:fldCharType="end"/>
      </w:r>
      <w:r>
        <w:t>.</w:t>
      </w:r>
    </w:p>
    <w:p w14:paraId="50CFF35B" w14:textId="67AB3393" w:rsidR="00493C01" w:rsidRDefault="00493C01" w:rsidP="00493C01">
      <w:r>
        <w:t xml:space="preserve">Although theoretically </w:t>
      </w:r>
      <w:r w:rsidR="00845569">
        <w:t>straightforward</w:t>
      </w:r>
      <w:r>
        <w:t xml:space="preserve">, identifying abrupt transitions in ecological systems is challenging using real-world data </w:t>
      </w:r>
      <w:r w:rsidR="0092388E">
        <w:t xml:space="preserve">due to a </w:t>
      </w:r>
      <w:r>
        <w:t xml:space="preserve">lack </w:t>
      </w:r>
      <w:r w:rsidR="0092388E">
        <w:t xml:space="preserve">of </w:t>
      </w:r>
      <w:r>
        <w:t>systematic approach</w:t>
      </w:r>
      <w:r w:rsidR="000D5977">
        <w:t>es</w:t>
      </w:r>
      <w:r w:rsidR="00F66560">
        <w:t xml:space="preserve"> and noise in naturally produced time series data</w:t>
      </w:r>
      <w:r>
        <w:t xml:space="preserve"> </w:t>
      </w:r>
      <w:r>
        <w:fldChar w:fldCharType="begin"/>
      </w:r>
      <w:r w:rsidR="003D6BFD">
        <w:instrText xml:space="preserve"> ADDIN ZOTERO_ITEM CSL_CITATION {"citationID":"a2l1igte0m1","properties":{"formattedCitation":"(Bestelmeyer et al. 2011)","plainCitation":"(Bestelmeyer et al. 2011)","noteIndex":0},"citationItems":[{"id":192,"uris":["http://zotero.org/users/3015424/items/PPQQABTK"],"uri":["http://zotero.org/users/3015424/items/PPQQABTK"],"itemData":{"id":192,"type":"article-journal","title":"Analysis of abrupt transitions in ecological systems","container-title":"Ecosphere","page":"art129","volume":"2","issue":"12","DOI":"10.1890/es11-00216.1","ISSN":"2150-8925","shortTitle":"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Pr="004B1518">
        <w:rPr>
          <w:rFonts w:ascii="Calibri" w:hAnsi="Calibri" w:cs="Calibri"/>
        </w:rPr>
        <w:t>(Bestelmeyer et al. 2011)</w:t>
      </w:r>
      <w:r>
        <w:fldChar w:fldCharType="end"/>
      </w:r>
      <w:r>
        <w:t xml:space="preserve">. In many cases, transition points are applied to time series data </w:t>
      </w:r>
      <w:r w:rsidRPr="000967CF">
        <w:rPr>
          <w:i/>
        </w:rPr>
        <w:t>ad hoc</w:t>
      </w:r>
      <w:r>
        <w:t xml:space="preserve">, based on data visualization or specific hypotheses surrounding factors affecting population fluctuations </w:t>
      </w:r>
      <w:r>
        <w:fldChar w:fldCharType="begin"/>
      </w:r>
      <w:r w:rsidR="00312392">
        <w:instrText xml:space="preserve"> ADDIN ZOTERO_ITEM CSL_CITATION {"citationID":"OeFoDggf","properties":{"formattedCitation":"(Hare and Mantua 2000, Toms and Lesperance 2003, Weimerskirch et al. 2003, Berryman and Lima 2006, Knapp et al. 2012)","plainCitation":"(Hare and Mantua 2000, Toms and Lesperance 2003, Weimerskirch et al. 2003, Berryman and Lima 2006, Knapp et al. 2012)","noteIndex":0},"citationItems":[{"id":1288,"uris":["http://zotero.org/users/3015424/items/FNF46M6A"],"uri":["http://zotero.org/users/3015424/items/FNF46M6A"],"itemData":{"id":1288,"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38,"uris":["http://zotero.org/users/3015424/items/W6I97M48"],"uri":["http://zotero.org/users/3015424/items/W6I97M48"],"itemData":{"id":2038,"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290,"uris":["http://zotero.org/users/3015424/items/E2AK35VQ"],"uri":["http://zotero.org/users/3015424/items/E2AK35VQ"],"itemData":{"id":129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295,"uris":["http://zotero.org/users/3015424/items/VNTURNAN"],"uri":["http://zotero.org/users/3015424/items/VNTURNAN"],"itemData":{"id":1295,"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488,"uris":["http://zotero.org/users/3015424/items/PAV52G2G"],"uri":["http://zotero.org/users/3015424/items/PAV52G2G"],"itemData":{"id":488,"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shortTitle":"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fldChar w:fldCharType="separate"/>
      </w:r>
      <w:r w:rsidR="00312392" w:rsidRPr="0065335B">
        <w:rPr>
          <w:rFonts w:ascii="Calibri" w:hAnsi="Calibri" w:cs="Calibri"/>
        </w:rPr>
        <w:t>(Hare and Mantua 2000, Toms and Lesperance 2003, Weimerskirch et al. 2003, Berryman and Lima 2006, Knapp et al. 2012)</w:t>
      </w:r>
      <w:r>
        <w:fldChar w:fldCharType="end"/>
      </w:r>
      <w:r>
        <w:t xml:space="preserve">, creating the potential for biases in selecting break points. Break point analysis tools eliminate this bias by locating change points with a variety of optimization strategies, including linear and moving average methods </w:t>
      </w:r>
      <w:r>
        <w:fldChar w:fldCharType="begin"/>
      </w:r>
      <w:r w:rsidR="003D6BFD">
        <w:instrText xml:space="preserve"> ADDIN ZOTERO_ITEM CSL_CITATION {"citationID":"t90uxtL5","properties":{"formattedCitation":"(Braun and Muller 1998, Zeileis et al. 2001, Killick and Eckley 2014, Priyadarshana and Sofronov 2015)","plainCitation":"(Braun and Muller 1998, Zeileis et al. 2001, Killick and Eckley 2014, Priyadarshana and Sofronov 2015)","noteIndex":0},"citationItems":[{"id":1293,"uris":["http://zotero.org/users/3015424/items/JR3VAQ6H"],"uri":["http://zotero.org/users/3015424/items/JR3VAQ6H"],"itemData":{"id":1293,"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00,"uris":["http://zotero.org/users/3015424/items/ZS3V258R"],"uri":["http://zotero.org/users/3015424/items/ZS3V258R"],"itemData":{"id":1900,"type":"article-journal","title":"strucchange. An R package for testing for structural change in linear regression models.","author":[{"family":"Zeileis","given":"Achim"},{"family":"Leisch","given":"Friedrich"},{"family":"Hornik","given":"Kurt"},{"family":"Kleiber","given":"Christian"}],"issued":{"date-parts":[["2001"]]}}},{"id":1899,"uris":["http://zotero.org/users/3015424/items/JBPNNVHC"],"uri":["http://zotero.org/users/3015424/items/JBPNNVHC"],"itemData":{"id":1899,"type":"article-journal","title":"changepoint: An R package for changepoint analysis","container-title":"Journal of Statistical Software","page":"1-19","volume":"58","issue":"3","author":[{"family":"Killick","given":"Rebecca"},{"family":"Eckley","given":"Idris"}],"issued":{"date-parts":[["2014"]]}}},{"id":1292,"uris":["http://zotero.org/users/3015424/items/TA55U6PN"],"uri":["http://zotero.org/users/3015424/items/TA55U6PN"],"itemData":{"id":1292,"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fldChar w:fldCharType="separate"/>
      </w:r>
      <w:r w:rsidRPr="004B1518">
        <w:rPr>
          <w:rFonts w:ascii="Calibri" w:hAnsi="Calibri" w:cs="Calibri"/>
        </w:rPr>
        <w:t>(Braun and Muller 1998, Zeileis et al. 2001, Killick and Eckley 2014, Priyadarshana and Sofronov 2015)</w:t>
      </w:r>
      <w:r>
        <w:fldChar w:fldCharType="end"/>
      </w:r>
      <w:r>
        <w:t xml:space="preserve">. However, these methods </w:t>
      </w:r>
      <w:r w:rsidR="000D5977">
        <w:t>do not work on</w:t>
      </w:r>
      <w:r>
        <w:t xml:space="preserve"> data with internal, density dependent structure inherent to population time series. Density-dependen</w:t>
      </w:r>
      <w:r w:rsidR="00DA72A4">
        <w:t>t</w:t>
      </w:r>
      <w:r>
        <w:t xml:space="preserve"> </w:t>
      </w:r>
      <w:r w:rsidR="000D5977">
        <w:t>population growth</w:t>
      </w:r>
      <w:r>
        <w:t xml:space="preserve"> has the potential to mask transition points</w:t>
      </w:r>
      <w:r w:rsidR="0092388E">
        <w:t>. F</w:t>
      </w:r>
      <w:r>
        <w:t xml:space="preserve">or example, </w:t>
      </w:r>
      <w:r w:rsidR="000D5977">
        <w:t xml:space="preserve">transient </w:t>
      </w:r>
      <w:r>
        <w:t xml:space="preserve">dynamics occurring immediately after a temporary disturbance </w:t>
      </w:r>
      <w:r w:rsidR="0092388E">
        <w:t xml:space="preserve">can </w:t>
      </w:r>
      <w:r>
        <w:t xml:space="preserve">result in a change in population size, but not </w:t>
      </w:r>
      <w:r w:rsidR="0092388E">
        <w:t xml:space="preserve">necessarily </w:t>
      </w:r>
      <w:r>
        <w:t xml:space="preserve">in the rules governing population fluctuations. Wavelet analysis has been applied to population time series to address changes in cycling patterns </w:t>
      </w:r>
      <w:r>
        <w:fldChar w:fldCharType="begin"/>
      </w:r>
      <w:r w:rsidR="003D6BFD">
        <w:instrText xml:space="preserve"> ADDIN ZOTERO_ITEM CSL_CITATION {"citationID":"acodumhec6","properties":{"formattedCitation":"(Jenouvrier et al. 2005)","plainCitation":"(Jenouvrier et al. 2005)","noteIndex":0},"citationItems":[{"id":1291,"uris":["http://zotero.org/users/3015424/items/5X37K28I"],"uri":["http://zotero.org/users/3015424/items/5X37K28I"],"itemData":{"id":129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fldChar w:fldCharType="separate"/>
      </w:r>
      <w:r w:rsidRPr="00E64DD7">
        <w:rPr>
          <w:rFonts w:ascii="Calibri" w:hAnsi="Calibri" w:cs="Calibri"/>
        </w:rPr>
        <w:t>(Jenouvrier et al. 2005)</w:t>
      </w:r>
      <w:r>
        <w:fldChar w:fldCharType="end"/>
      </w:r>
      <w:r>
        <w:t xml:space="preserve"> but this method also does not account for density-</w:t>
      </w:r>
      <w:r w:rsidR="0055167C">
        <w:t xml:space="preserve">dependent </w:t>
      </w:r>
      <w:r>
        <w:t>process</w:t>
      </w:r>
      <w:r w:rsidR="000D5977">
        <w:t>es</w:t>
      </w:r>
      <w:r>
        <w:t xml:space="preserve"> as an explicit mechanism governing </w:t>
      </w:r>
      <w:r w:rsidR="000D5977">
        <w:t>changes in abundance</w:t>
      </w:r>
      <w:r>
        <w:t xml:space="preserve"> </w:t>
      </w:r>
      <w:r>
        <w:fldChar w:fldCharType="begin"/>
      </w:r>
      <w:r w:rsidR="003D6BFD">
        <w:instrText xml:space="preserve"> ADDIN ZOTERO_ITEM CSL_CITATION {"citationID":"auqbk6tri7","properties":{"formattedCitation":"(Cazelles et al. 2008)","plainCitation":"(Cazelles et al. 2008)","noteIndex":0},"citationItems":[{"id":1937,"uris":["http://zotero.org/users/3015424/items/VGV73NDY"],"uri":["http://zotero.org/users/3015424/items/VGV73NDY"],"itemData":{"id":1937,"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fldChar w:fldCharType="separate"/>
      </w:r>
      <w:r w:rsidRPr="00042E44">
        <w:rPr>
          <w:rFonts w:ascii="Calibri" w:hAnsi="Calibri" w:cs="Calibri"/>
        </w:rPr>
        <w:t>(Cazelles et al. 2008)</w:t>
      </w:r>
      <w:r>
        <w:fldChar w:fldCharType="end"/>
      </w:r>
      <w:r>
        <w:t xml:space="preserve">.  A robust, unbiased tool for </w:t>
      </w:r>
      <w:r w:rsidR="00A94B88">
        <w:t xml:space="preserve">detecting </w:t>
      </w:r>
      <w:r>
        <w:t>regime shifts would simultaneously allow us to identify when shifts in population cycling processes occur and further quantify the specific changes to the underlying dynamic</w:t>
      </w:r>
      <w:r w:rsidR="00D724DD">
        <w:t>s</w:t>
      </w:r>
      <w:r>
        <w:t xml:space="preserve"> driving population</w:t>
      </w:r>
      <w:r w:rsidR="00D724DD">
        <w:t>s</w:t>
      </w:r>
      <w:r>
        <w:t xml:space="preserve">. </w:t>
      </w:r>
    </w:p>
    <w:p w14:paraId="53AB54FA" w14:textId="4BEA3001" w:rsidR="00024214" w:rsidRPr="0014050F" w:rsidRDefault="00493C01" w:rsidP="00024214">
      <w:r>
        <w:t>In this paper, we develop a generalizable tool</w:t>
      </w:r>
      <w:r w:rsidR="002133F8">
        <w:t xml:space="preserve">, the </w:t>
      </w:r>
      <w:r w:rsidR="00845569">
        <w:t>R</w:t>
      </w:r>
      <w:r w:rsidR="002133F8">
        <w:t xml:space="preserve">egime </w:t>
      </w:r>
      <w:r w:rsidR="00845569">
        <w:t>S</w:t>
      </w:r>
      <w:r w:rsidR="002133F8">
        <w:t xml:space="preserve">hift </w:t>
      </w:r>
      <w:r w:rsidR="00845569">
        <w:t>D</w:t>
      </w:r>
      <w:r w:rsidR="002133F8">
        <w:t>etector</w:t>
      </w:r>
      <w:r w:rsidR="00C32614">
        <w:t xml:space="preserve"> (RSD)</w:t>
      </w:r>
      <w:r w:rsidR="002133F8">
        <w:t>,</w:t>
      </w:r>
      <w:r>
        <w:t xml:space="preserve"> for </w:t>
      </w:r>
      <w:r w:rsidR="002133F8">
        <w:t>identify</w:t>
      </w:r>
      <w:r w:rsidR="00A30740">
        <w:t>ing</w:t>
      </w:r>
      <w:r>
        <w:t xml:space="preserve"> shifts in dynamic regimes within </w:t>
      </w:r>
      <w:r w:rsidR="00A30740">
        <w:t xml:space="preserve">density-dependent </w:t>
      </w:r>
      <w:r>
        <w:t>population</w:t>
      </w:r>
      <w:r w:rsidR="00A30740">
        <w:t xml:space="preserve">s using </w:t>
      </w:r>
      <w:r>
        <w:t xml:space="preserve">time series data. We </w:t>
      </w:r>
      <w:r w:rsidR="00DC50C9">
        <w:t xml:space="preserve">illustrate our </w:t>
      </w:r>
      <w:r w:rsidR="00DC50C9">
        <w:lastRenderedPageBreak/>
        <w:t>approach using the</w:t>
      </w:r>
      <w:r>
        <w:t xml:space="preserve"> Ricker model because of its simplicity and </w:t>
      </w:r>
      <w:r w:rsidR="00DC50C9">
        <w:t xml:space="preserve">high </w:t>
      </w:r>
      <w:r>
        <w:t>performance</w:t>
      </w:r>
      <w:r w:rsidR="00DC50C9">
        <w:t xml:space="preserve"> under a variety of realistic environmental scenarios</w:t>
      </w:r>
      <w:r>
        <w:t xml:space="preserve">. Yet, the techniques described in our paper </w:t>
      </w:r>
      <w:r w:rsidR="00DC50C9">
        <w:t xml:space="preserve">can </w:t>
      </w:r>
      <w:r>
        <w:t xml:space="preserve">be </w:t>
      </w:r>
      <w:r w:rsidR="00DC50C9">
        <w:t xml:space="preserve">readily </w:t>
      </w:r>
      <w:r>
        <w:t xml:space="preserve">adapted </w:t>
      </w:r>
      <w:r w:rsidR="00DC50C9">
        <w:t>for</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e describe the basic structure of our model and how it can be used to evaluate the presence, location, and magnitude of shifts in </w:t>
      </w:r>
      <w:r w:rsidR="00A30740">
        <w:t xml:space="preserve">population parameters governing </w:t>
      </w:r>
      <w:r>
        <w:t>dynamic</w:t>
      </w:r>
      <w:r w:rsidR="00A30740">
        <w:t>s</w:t>
      </w:r>
      <w:r>
        <w:t xml:space="preserve">. We demonstrate the utility </w:t>
      </w:r>
      <w:r w:rsidR="00B346F0">
        <w:t xml:space="preserve">of </w:t>
      </w:r>
      <w:r>
        <w:t xml:space="preserve">our model through a series of simulations and apply the model to real-world case studies of two populations of conservation and economic 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proofErr w:type="spellStart"/>
      <w:r w:rsidRPr="00B2319C">
        <w:rPr>
          <w:i/>
        </w:rPr>
        <w:t>Danaus</w:t>
      </w:r>
      <w:proofErr w:type="spellEnd"/>
      <w:r w:rsidRPr="00B2319C">
        <w:rPr>
          <w:i/>
        </w:rPr>
        <w:t xml:space="preserve"> </w:t>
      </w:r>
      <w:proofErr w:type="spellStart"/>
      <w:r w:rsidRPr="00B2319C">
        <w:rPr>
          <w:i/>
        </w:rPr>
        <w:t>plexippu</w:t>
      </w:r>
      <w:r>
        <w:rPr>
          <w:i/>
        </w:rPr>
        <w:t>s</w:t>
      </w:r>
      <w:proofErr w:type="spellEnd"/>
      <w:r w:rsidR="00A30740">
        <w:t xml:space="preserve">) population using census data collected on its overwintering grounds in Mexico </w:t>
      </w:r>
      <w:r>
        <w:t>over a similar two decade period.</w:t>
      </w:r>
      <w:r w:rsidR="00024214">
        <w:t xml:space="preserve"> </w:t>
      </w:r>
      <w:r w:rsidR="00024214" w:rsidRPr="0014050F">
        <w:t>In o</w:t>
      </w:r>
      <w:r w:rsidR="00024214">
        <w:t xml:space="preserve">ur ladybeetle case study, </w:t>
      </w:r>
      <w:r w:rsidR="00024214" w:rsidRPr="0014050F">
        <w:t xml:space="preserve">the </w:t>
      </w:r>
      <w:r w:rsidR="00C32614">
        <w:t xml:space="preserve">RSD model </w:t>
      </w:r>
      <w:r w:rsidR="00024214" w:rsidRPr="0014050F">
        <w:t>identified shifts in population cycling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D724DD">
        <w:t xml:space="preserve">associated with a </w:t>
      </w:r>
      <w:r w:rsidR="00024214">
        <w:t xml:space="preserve">break </w:t>
      </w:r>
      <w:r w:rsidR="00D724DD">
        <w:t xml:space="preserve">coinciding </w:t>
      </w:r>
      <w:r w:rsidR="00024214">
        <w:t>with prey arrival and a moderate</w:t>
      </w:r>
      <w:r w:rsidR="002133F8">
        <w:t xml:space="preserve">ly </w:t>
      </w:r>
      <w:r w:rsidR="00024214">
        <w:t xml:space="preserve">low weight associated </w:t>
      </w:r>
      <w:r w:rsidR="00553C76">
        <w:t>with a break coinciding with</w:t>
      </w:r>
      <w:r w:rsidR="00024214">
        <w:t xml:space="preserve"> management actions against 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associated with their </w:t>
      </w:r>
      <w:r w:rsidR="002133F8">
        <w:t xml:space="preserve">specific </w:t>
      </w:r>
      <w:r w:rsidR="00024214">
        <w:t xml:space="preserve">break points, suggesting multiple, super-imposed biological processes driving the dynamics of this </w:t>
      </w:r>
      <w:r w:rsidR="00427B15">
        <w:t>species</w:t>
      </w:r>
      <w:r w:rsidR="00024214">
        <w:t>.</w:t>
      </w:r>
    </w:p>
    <w:p w14:paraId="285C064E" w14:textId="77777777" w:rsidR="00493C01" w:rsidRDefault="00493C01" w:rsidP="00493C01">
      <w:pPr>
        <w:rPr>
          <w:b/>
        </w:rPr>
      </w:pPr>
      <w:r>
        <w:rPr>
          <w:b/>
        </w:rPr>
        <w:t>The Regime Shift Detector model</w:t>
      </w:r>
    </w:p>
    <w:p w14:paraId="7A4C5A80" w14:textId="48E8985E" w:rsidR="00E22FDA" w:rsidRPr="00324AC6" w:rsidRDefault="006568B9" w:rsidP="00493C01">
      <w:pPr>
        <w:rPr>
          <w:rFonts w:eastAsiaTheme="minorEastAsia"/>
        </w:rPr>
      </w:pPr>
      <w:r>
        <w:t>For the purposes of our analyses, w</w:t>
      </w:r>
      <w:r w:rsidR="00493C01">
        <w:t xml:space="preserve">e assume that the population of interest follows a Ricker model structure such that the population size in 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493C01">
        <w:t xml:space="preserve">, the carrying capacity of the system, </w:t>
      </w:r>
      <m:oMath>
        <m:r>
          <w:rPr>
            <w:rFonts w:ascii="Cambria Math" w:hAnsi="Cambria Math" w:cs="Times New Roman"/>
            <w:sz w:val="24"/>
            <w:szCs w:val="24"/>
          </w:rPr>
          <m:t>K</m:t>
        </m:r>
      </m:oMath>
      <w:r w:rsidR="00493C01">
        <w:t>, and the p</w:t>
      </w:r>
      <w:proofErr w:type="spellStart"/>
      <w:r w:rsidR="00493C01">
        <w:t>er</w:t>
      </w:r>
      <w:proofErr w:type="spellEnd"/>
      <w:r w:rsidR="00493C01">
        <w:t xml:space="preserve">-capita annual growth rate, </w:t>
      </w:r>
      <m:oMath>
        <m:r>
          <w:rPr>
            <w:rFonts w:ascii="Cambria Math" w:hAnsi="Cambria Math" w:cs="Times New Roman"/>
            <w:sz w:val="24"/>
            <w:szCs w:val="24"/>
          </w:rPr>
          <m:t>r</m:t>
        </m:r>
      </m:oMath>
      <w:r w:rsidR="00493C01">
        <w:t xml:space="preserve"> </w:t>
      </w:r>
      <w:r w:rsidR="00493C01">
        <w:fldChar w:fldCharType="begin"/>
      </w:r>
      <w:r w:rsidR="003D6BFD">
        <w:instrText xml:space="preserve"> ADDIN ZOTERO_ITEM CSL_CITATION {"citationID":"a2lonl5c0vq","properties":{"formattedCitation":"(Turchin 2003)","plainCitation":"(Turchin 2003)","noteIndex":0},"citationItems":[{"id":48,"uris":["http://zotero.org/users/3015424/items/K9VWGH86"],"uri":["http://zotero.org/users/3015424/items/K9VWGH86"],"itemData":{"id":48,"type":"book","title":"Complex population dynamics: a theoretical/empirical synthesis","publisher":"Princeton University Press","volume":"35","ISBN":"0-691-09021-1","shortTitle":"Complex population dynamics: a theoretical/empirical synthesis","author":[{"family":"Turchin","given":"Peter"}],"issued":{"date-parts":[["2003"]]}}}],"schema":"https://github.com/citation-style-language/schema/raw/master/csl-citation.json"} </w:instrText>
      </w:r>
      <w:r w:rsidR="00493C01">
        <w:fldChar w:fldCharType="separate"/>
      </w:r>
      <w:r w:rsidR="00493C01" w:rsidRPr="00F75BFC">
        <w:rPr>
          <w:rFonts w:ascii="Calibri" w:hAnsi="Calibri" w:cs="Calibri"/>
        </w:rPr>
        <w:t>(Turchin 2003)</w:t>
      </w:r>
      <w:r w:rsidR="00493C01">
        <w:fldChar w:fldCharType="end"/>
      </w:r>
      <w:r w:rsidR="00493C01">
        <w:t xml:space="preserve">: </w:t>
      </w:r>
    </w:p>
    <w:p w14:paraId="325F0590" w14:textId="3F05E5B9" w:rsidR="00493C01" w:rsidRPr="00562E12" w:rsidRDefault="008C1F48"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r>
              <w:rPr>
                <w:rFonts w:ascii="Cambria Math" w:hAnsi="Cambria Math" w:cs="Times New Roman"/>
                <w:sz w:val="24"/>
                <w:szCs w:val="24"/>
              </w:rPr>
              <m: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08C2365E" w:rsidR="00493C01" w:rsidRDefault="00E22FDA" w:rsidP="00493C01">
      <w:r>
        <w:t xml:space="preserve">We further assume that observed annual population abundance is partially stochastic and may be influenced by either environmental variation and/or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proofErr w:type="gramStart"/>
      <w:r w:rsidR="00CF6EED">
        <w:t xml:space="preserve">of </w:t>
      </w:r>
      <w:proofErr w:type="gramEnd"/>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xml:space="preserve">, </w:t>
      </w:r>
      <w:proofErr w:type="gramStart"/>
      <w:r w:rsidR="00493C01">
        <w:t>N</w:t>
      </w:r>
      <w:r w:rsidR="00762808" w:rsidRPr="00786E52">
        <w:rPr>
          <w:vertAlign w:val="subscript"/>
        </w:rPr>
        <w:t>2</w:t>
      </w:r>
      <w:r w:rsidR="00493C01">
        <w:t>, …</w:t>
      </w:r>
      <w:proofErr w:type="gramEnd"/>
      <w:r w:rsidR="00493C01">
        <w:t xml:space="preserve">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 xml:space="preserve">is a useful starting point for break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3D6BFD">
        <w:instrText xml:space="preserve"> ADDIN ZOTERO_ITEM CSL_CITATION {"citationID":"J3vUceyI","properties":{"formattedCitation":"(Ricker 1954, Brook and Bradshaw 2006)","plainCitation":"(Ricker 1954, Brook and Bradshaw 2006)","noteIndex":0},"citationItems":[{"id":1298,"uris":["http://zotero.org/users/3015424/items/URZH5CDF"],"uri":["http://zotero.org/users/3015424/items/URZH5CDF"],"itemData":{"id":1298,"type":"article-journal","title":"Stock and Recruitment","container-title":"Journal of the Fisheries Research Board of Canada","page":"559-623","volume":"11","issue":"5","DOI":"10.1139/f54-039","ISSN":"0015-296X","journalAbbreviation":"J. Fish. Res. Bd. Can.","author":[{"family":"Ricker","given":"W. E."}],"issued":{"date-parts":[["1954",5,1]]}}},{"id":1908,"uris":["http://zotero.org/users/3015424/items/KHYMNYLI"],"uri":["http://zotero.org/users/3015424/items/KHYMNYLI"],"itemData":{"id":1908,"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493C01" w:rsidRPr="001247E5">
        <w:rPr>
          <w:rFonts w:ascii="Calibri" w:hAnsi="Calibri" w:cs="Calibri"/>
        </w:rPr>
        <w:t>(Ricker 1954, Brook and Bradshaw 2006)</w:t>
      </w:r>
      <w:r w:rsidR="00493C01">
        <w:fldChar w:fldCharType="end"/>
      </w:r>
      <w:r w:rsidR="00493C01">
        <w:t>.</w:t>
      </w:r>
    </w:p>
    <w:p w14:paraId="00E9D035" w14:textId="2DE685B1" w:rsidR="00493C01" w:rsidRDefault="00493C01" w:rsidP="00493C01">
      <w:r>
        <w:t xml:space="preserve">To build the </w:t>
      </w:r>
      <w:r w:rsidR="00C32614">
        <w:t>RSD model</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24E52C58" w14:textId="7240809C" w:rsidR="00493C01" w:rsidRPr="00DA72A4" w:rsidRDefault="00493C01" w:rsidP="004628BA">
      <w:r>
        <w:lastRenderedPageBreak/>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w:t>
      </w:r>
      <w:proofErr w:type="spellStart"/>
      <w:r>
        <w:t>Akaike</w:t>
      </w:r>
      <w:proofErr w:type="spellEnd"/>
      <w:r>
        <w:t xml:space="preserve"> Information Criteria for small sample sizes (</w:t>
      </w:r>
      <w:proofErr w:type="spellStart"/>
      <w:r>
        <w:t>AICc</w:t>
      </w:r>
      <w:proofErr w:type="spellEnd"/>
      <w:r>
        <w:t>)</w:t>
      </w:r>
      <w:r w:rsidR="002907A7">
        <w:t xml:space="preserve"> value</w:t>
      </w:r>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2D4506">
        <w:instrText xml:space="preserve"> ADDIN ZOTERO_ITEM CSL_CITATION {"citationID":"VohVRuYc","properties":{"formattedCitation":"(Hall et al. 2013)","plainCitation":"(Hall et al. 2013)","noteIndex":0},"citationItems":[{"id":2040,"uris":["http://zotero.org/users/3015424/items/K465RU5D"],"uri":["http://zotero.org/users/3015424/items/K465RU5D"],"itemData":{"id":2040,"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D4506" w:rsidRPr="002D4506">
        <w:rPr>
          <w:rFonts w:ascii="Calibri" w:hAnsi="Calibri" w:cs="Calibri"/>
        </w:rPr>
        <w:t>(Hall et al. 2013)</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RSD model 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Burnham and Anderson 2002</w:t>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the relative variable importance method (</w:t>
      </w:r>
      <w:r w:rsidR="00DA72A4">
        <w:t>Burnham and Anderson</w:t>
      </w:r>
      <w:r w:rsidR="0087290C">
        <w:t xml:space="preserve"> </w:t>
      </w:r>
      <w:r w:rsidR="00DA72A4">
        <w:t xml:space="preserve">2002). To </w:t>
      </w:r>
      <w:r w:rsidR="0087290C">
        <w:t xml:space="preserve">do </w:t>
      </w:r>
      <w:r w:rsidR="00DA72A4">
        <w:t xml:space="preserve">this, we compute the </w:t>
      </w:r>
      <w:proofErr w:type="spellStart"/>
      <w:r w:rsidR="00DA72A4">
        <w:t>Akaike</w:t>
      </w:r>
      <w:proofErr w:type="spellEnd"/>
      <w:r w:rsidR="00DA72A4">
        <w:t xml:space="preserve"> weight </w:t>
      </w:r>
      <w:proofErr w:type="spellStart"/>
      <w:r w:rsidR="00DA72A4" w:rsidRPr="000237F7">
        <w:rPr>
          <w:i/>
        </w:rPr>
        <w:t>w</w:t>
      </w:r>
      <w:r w:rsidR="00DA72A4">
        <w:rPr>
          <w:vertAlign w:val="subscript"/>
        </w:rPr>
        <w:t>i</w:t>
      </w:r>
      <w:proofErr w:type="spellEnd"/>
      <w:r w:rsidR="00DA72A4">
        <w:rPr>
          <w:vertAlign w:val="subscript"/>
        </w:rPr>
        <w:t xml:space="preserve">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DA72A4">
        <w:t xml:space="preserve"> and sum</w:t>
      </w:r>
      <w:r w:rsidR="004628BA">
        <w:t xml:space="preserve"> </w:t>
      </w:r>
      <w:r w:rsidR="00DA72A4">
        <w:t xml:space="preserve">the </w:t>
      </w:r>
      <w:proofErr w:type="spellStart"/>
      <w:r w:rsidR="00DA72A4">
        <w:t>Akaike</w:t>
      </w:r>
      <w:proofErr w:type="spellEnd"/>
      <w:r w:rsidR="00DA72A4">
        <w:t xml:space="preserve"> weights </w:t>
      </w:r>
      <w:r w:rsidR="0087290C">
        <w:t xml:space="preserve">for </w:t>
      </w:r>
      <w:r w:rsidR="001C26AC">
        <w:t>the</w:t>
      </w:r>
      <w:r w:rsidR="0087290C">
        <w:t xml:space="preserve"> break point </w:t>
      </w:r>
      <w:r w:rsidR="00DA72A4">
        <w:t xml:space="preserve">across all </w:t>
      </w:r>
      <w:r w:rsidR="001C26AC">
        <w:t xml:space="preserve">possible </w:t>
      </w:r>
      <w:r w:rsidR="00DA72A4">
        <w:t>break point combinations</w:t>
      </w:r>
      <w:r w:rsidR="00553C76">
        <w:t xml:space="preserve"> with </w:t>
      </w:r>
      <w:proofErr w:type="spellStart"/>
      <w:r w:rsidR="00553C76">
        <w:t>Akaike</w:t>
      </w:r>
      <w:proofErr w:type="spellEnd"/>
      <w:r w:rsidR="00553C76">
        <w:t xml:space="preserve"> weights &gt;0.001</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r w:rsidR="004628BA">
        <w:t xml:space="preserve">We selected </w:t>
      </w:r>
      <w:proofErr w:type="spellStart"/>
      <w:r w:rsidR="004628BA">
        <w:t>AICc</w:t>
      </w:r>
      <w:proofErr w:type="spellEnd"/>
      <w:r w:rsidR="004628BA">
        <w:t xml:space="preserve"> as our information criterion for model selection within the </w:t>
      </w:r>
      <w:r w:rsidR="00C32614">
        <w:t>RSD model</w:t>
      </w:r>
      <w:r w:rsidR="004628BA">
        <w:t xml:space="preserve"> because it </w:t>
      </w:r>
      <w:r w:rsidR="001C26AC">
        <w:t xml:space="preserve">provides </w:t>
      </w:r>
      <w:r w:rsidR="004628BA">
        <w:t xml:space="preserve">a balance of </w:t>
      </w:r>
      <w:r w:rsidR="00E70BD0">
        <w:t xml:space="preserve">specificity </w:t>
      </w:r>
      <w:r w:rsidR="004628BA">
        <w:t>and sensitivity</w:t>
      </w:r>
      <w:r w:rsidR="001C26AC">
        <w:t>.</w:t>
      </w:r>
      <w:r w:rsidR="004628BA">
        <w:t xml:space="preserve"> </w:t>
      </w:r>
      <w:r w:rsidR="001C26AC">
        <w:t>H</w:t>
      </w:r>
      <w:r w:rsidR="004628BA">
        <w:t xml:space="preserve">owever, we also completed a parallel analysis with an identical procedure using AIC as the information criterion for decision-making, which is documented in </w:t>
      </w:r>
      <w:r w:rsidR="001C26AC">
        <w:t xml:space="preserve">Appendix </w:t>
      </w:r>
      <w:r w:rsidR="006B3E8D">
        <w:t xml:space="preserve">S1 </w:t>
      </w:r>
      <w:r w:rsidR="001C26AC">
        <w:t>(and not discussed again in the main text)</w:t>
      </w:r>
      <w:r w:rsidR="004628BA">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1C26AC">
        <w:instrText xml:space="preserve"> ADDIN ZOTERO_ITEM CSL_CITATION {"citationID":"9kUvnk8K","properties":{"formattedCitation":"(Burnham and Anderson 2002)","plainCitation":"(Burnham and Anderson 2002)","noteIndex":0},"citationItems":[{"id":137,"uris":["http://zotero.org/users/3015424/items/7SJFAAV6"],"uri":["http://zotero.org/users/3015424/items/7SJFAAV6"],"itemData":{"id":137,"type":"book","title":"Model selection and multimodal inference: a practical information-theoretic approach","publisher":"Springer Science + Business Media, LLC","publisher-place":"New York","number-of-pages":"488","edition":"2nd","event-place":"New York","shortTitle":"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1C26AC" w:rsidRPr="006B7574">
        <w:rPr>
          <w:rFonts w:ascii="Calibri" w:hAnsi="Calibri" w:cs="Calibri"/>
        </w:rPr>
        <w:t>(Burnham and Anderson 2002)</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when increased model sensitivity to dynamic shifts is desired.</w:t>
      </w:r>
    </w:p>
    <w:p w14:paraId="06E2E117" w14:textId="7B7EF7C2" w:rsidR="00493C01" w:rsidRDefault="00493C01" w:rsidP="00493C01">
      <w:r>
        <w:t xml:space="preserve">The </w:t>
      </w:r>
      <w:r w:rsidR="00C32614">
        <w:t>RSD model</w:t>
      </w:r>
      <w:r>
        <w:t xml:space="preserve"> is implemented as a series of R functions to enable a user to quickly generate a </w:t>
      </w:r>
      <w:r w:rsidR="00417B9D">
        <w:t>list of potential break points for a population time series dataset</w:t>
      </w:r>
      <w:r>
        <w:t xml:space="preserve">. The model (and all subsequent simulations and case studies) were scripted and run in R Version 3.3.3 </w:t>
      </w:r>
      <w:r>
        <w:fldChar w:fldCharType="begin"/>
      </w:r>
      <w:r w:rsidR="003D6BFD">
        <w:instrText xml:space="preserve"> ADDIN ZOTERO_ITEM CSL_CITATION {"citationID":"a262g9b99h5","properties":{"formattedCitation":"(R Development Core Team 2017)","plainCitation":"(R Development Core Team 2017)","noteIndex":0},"citationItems":[{"id":1329,"uris":["http://zotero.org/users/3015424/items/SWFJ2EDN"],"uri":["http://zotero.org/users/3015424/items/SWFJ2EDN"],"itemData":{"id":1329,"type":"article-journal","title":"R: A Language and Environment for Statistical Computing 3.3.3","container-title":"R Foundation for Statistical Computing","URL":"http://www.R-project.org","ISSN":"3-900051-07-0","shortTitle":"R: A Language and Environment for Statistical Computing 3.0.3","author":[{"literal":"R Development Core Team"}],"issued":{"date-parts":[["2017"]]}}}],"schema":"https://github.com/citation-style-language/schema/raw/master/csl-citation.json"} </w:instrText>
      </w:r>
      <w:r>
        <w:fldChar w:fldCharType="separate"/>
      </w:r>
      <w:r w:rsidRPr="004064FD">
        <w:rPr>
          <w:rFonts w:ascii="Calibri" w:hAnsi="Calibri" w:cs="Calibri"/>
        </w:rPr>
        <w:t>(R Development Core Team 2017)</w:t>
      </w:r>
      <w:r>
        <w:fldChar w:fldCharType="end"/>
      </w:r>
      <w:r>
        <w:t xml:space="preserve">. All data manipulations, analyses and figure scripts, including the complete development history, are publicly available in a </w:t>
      </w:r>
      <w:proofErr w:type="spellStart"/>
      <w:r>
        <w:t>Github</w:t>
      </w:r>
      <w:proofErr w:type="spellEnd"/>
      <w:r>
        <w:t xml:space="preserve"> repository at </w:t>
      </w:r>
      <w:hyperlink r:id="rId7" w:history="1">
        <w:r w:rsidRPr="00A43ED8">
          <w:rPr>
            <w:rStyle w:val="Hyperlink"/>
          </w:rPr>
          <w:t>https://github.com/cbahlai/monarch_regime</w:t>
        </w:r>
      </w:hyperlink>
      <w:r>
        <w:t xml:space="preserve">. We summarize the role of each function </w:t>
      </w:r>
      <w:r w:rsidR="0027575D">
        <w:t>used in the model</w:t>
      </w:r>
      <w:r w:rsidR="00417B9D">
        <w:t xml:space="preserve"> </w:t>
      </w:r>
      <w:r w:rsidR="008F7A31">
        <w:t>with</w:t>
      </w:r>
      <w:r w:rsidR="006B3E8D">
        <w:t>in Appendix S2</w:t>
      </w:r>
      <w:r>
        <w:t>.</w:t>
      </w:r>
    </w:p>
    <w:p w14:paraId="48E1EDBC" w14:textId="77777777" w:rsidR="00493C01" w:rsidRDefault="00493C01" w:rsidP="00493C01">
      <w:pPr>
        <w:rPr>
          <w:i/>
        </w:rPr>
      </w:pPr>
      <w:r w:rsidRPr="00F03FA1">
        <w:rPr>
          <w:i/>
        </w:rPr>
        <w:t>Simulation</w:t>
      </w:r>
      <w:r>
        <w:rPr>
          <w:i/>
        </w:rPr>
        <w:t xml:space="preserve"> study</w:t>
      </w:r>
    </w:p>
    <w:p w14:paraId="1E6A143C" w14:textId="36810F47" w:rsidR="00493C01" w:rsidRDefault="00493C01" w:rsidP="00493C01">
      <w:r>
        <w:t xml:space="preserve">We conducted a series of simulations to test the accuracy </w:t>
      </w:r>
      <w:r w:rsidR="00F6528D">
        <w:t xml:space="preserve">of </w:t>
      </w:r>
      <w:r>
        <w:t xml:space="preserve">the </w:t>
      </w:r>
      <w:r w:rsidR="00C32614">
        <w:t xml:space="preserve">RSD model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 </w:t>
      </w:r>
      <w:ins w:id="0" w:author="Bahlai, Christine" w:date="2019-01-15T13:31:00Z">
        <w:r w:rsidR="00BB5C7E">
          <w:t xml:space="preserve"> </w:t>
        </w:r>
      </w:ins>
      <w:ins w:id="1" w:author="Bahlai, Christine" w:date="2019-01-15T13:33:00Z">
        <w:r w:rsidR="00BB5C7E">
          <w:t xml:space="preserve">For each set of simulations, we held </w:t>
        </w:r>
      </w:ins>
      <w:ins w:id="2" w:author="Bahlai, Christine" w:date="2019-01-15T13:32:00Z">
        <w:r w:rsidR="00BB5C7E">
          <w:t xml:space="preserve">other variables (that were not being varied) at </w:t>
        </w:r>
        <w:bookmarkStart w:id="3" w:name="_GoBack"/>
        <w:bookmarkEnd w:id="3"/>
        <w:r w:rsidR="00BB5C7E">
          <w:t xml:space="preserve">base values (i.e., noise=2%; starting value of </w:t>
        </w:r>
        <w:r w:rsidR="00BB5C7E" w:rsidRPr="00326F54">
          <w:rPr>
            <w:i/>
          </w:rPr>
          <w:t>r</w:t>
        </w:r>
        <w:r w:rsidR="00BB5C7E">
          <w:rPr>
            <w:i/>
          </w:rPr>
          <w:t xml:space="preserve"> </w:t>
        </w:r>
        <w:r w:rsidR="00BB5C7E">
          <w:t xml:space="preserve">= 2; change in </w:t>
        </w:r>
        <w:commentRangeStart w:id="4"/>
        <w:r w:rsidR="00BB5C7E" w:rsidRPr="00326F54">
          <w:rPr>
            <w:i/>
          </w:rPr>
          <w:t>r</w:t>
        </w:r>
        <w:r w:rsidR="00BB5C7E">
          <w:t xml:space="preserve"> = </w:t>
        </w:r>
        <w:r w:rsidR="00BB5C7E">
          <w:rPr>
            <w:rFonts w:cstheme="minorHAnsi"/>
          </w:rPr>
          <w:t>±</w:t>
        </w:r>
        <w:r w:rsidR="00BB5C7E">
          <w:t xml:space="preserve">25%; change in </w:t>
        </w:r>
        <w:r w:rsidR="00BB5C7E" w:rsidRPr="00326F54">
          <w:rPr>
            <w:i/>
          </w:rPr>
          <w:t>K</w:t>
        </w:r>
        <w:r w:rsidR="00BB5C7E">
          <w:t xml:space="preserve"> = </w:t>
        </w:r>
        <w:r w:rsidR="00BB5C7E">
          <w:rPr>
            <w:rFonts w:cstheme="minorHAnsi"/>
          </w:rPr>
          <w:t>±</w:t>
        </w:r>
        <w:r w:rsidR="00BB5C7E">
          <w:t xml:space="preserve">75%; </w:t>
        </w:r>
        <w:commentRangeEnd w:id="4"/>
        <w:r w:rsidR="00BB5C7E">
          <w:rPr>
            <w:rStyle w:val="CommentReference"/>
          </w:rPr>
          <w:commentReference w:id="4"/>
        </w:r>
        <w:r w:rsidR="00BB5C7E">
          <w:t xml:space="preserve">time series length = 20 years). </w:t>
        </w:r>
      </w:ins>
      <w:ins w:id="5" w:author="Bahlai, Christine" w:date="2019-01-15T13:34:00Z">
        <w:r w:rsidR="00BB5C7E">
          <w:t xml:space="preserve">We then modified parameters as follows. </w:t>
        </w:r>
      </w:ins>
      <w:r w:rsidR="003F728A">
        <w:t xml:space="preserve"> </w:t>
      </w:r>
      <w:proofErr w:type="spellStart"/>
      <w:r w:rsidR="00761009">
        <w:t>We</w:t>
      </w:r>
      <w:proofErr w:type="spellEnd"/>
      <w:r w:rsidR="00761009">
        <w:t xml:space="preserve"> examined the effect of the size of </w:t>
      </w:r>
      <w:r w:rsidR="00761009" w:rsidRPr="000237F7">
        <w:rPr>
          <w:i/>
        </w:rPr>
        <w:t xml:space="preserve">r </w:t>
      </w:r>
      <w:r w:rsidR="00761009">
        <w:t xml:space="preserve">on model performance by creating scenarios with different starting values of </w:t>
      </w:r>
      <w:r w:rsidR="00761009" w:rsidRPr="000237F7">
        <w:rPr>
          <w:i/>
        </w:rPr>
        <w:t>r</w:t>
      </w:r>
      <w:r w:rsidR="00761009">
        <w:t xml:space="preserve"> (0.5</w:t>
      </w:r>
      <w:proofErr w:type="gramStart"/>
      <w:r w:rsidR="00761009">
        <w:t>,  1</w:t>
      </w:r>
      <w:proofErr w:type="gramEnd"/>
      <w:r w:rsidR="00761009">
        <w:t xml:space="preserve">, 1.5, 2). </w:t>
      </w:r>
      <w:r w:rsidR="003F728A">
        <w:t xml:space="preserve"> For each value of r, w</w:t>
      </w:r>
      <w:r w:rsidR="00F6528D">
        <w:t xml:space="preserve">e </w:t>
      </w:r>
      <w:r w:rsidR="002306B7">
        <w:t xml:space="preserve">then </w:t>
      </w:r>
      <w:r w:rsidR="00F6528D">
        <w:t xml:space="preserve">modified </w:t>
      </w:r>
      <w:r w:rsidR="00F6528D" w:rsidRPr="00042E44">
        <w:rPr>
          <w:i/>
        </w:rPr>
        <w:t>r</w:t>
      </w:r>
      <w:r w:rsidR="00F6528D">
        <w:t xml:space="preserve"> </w:t>
      </w:r>
      <w:del w:id="6" w:author="Bahlai, Christine" w:date="2019-01-15T13:36:00Z">
        <w:r w:rsidR="00F6528D" w:rsidDel="00BB5C7E">
          <w:delText xml:space="preserve">and </w:delText>
        </w:r>
        <w:r w:rsidR="00F6528D" w:rsidRPr="00042E44" w:rsidDel="00BB5C7E">
          <w:rPr>
            <w:i/>
          </w:rPr>
          <w:delText>K</w:delText>
        </w:r>
        <w:r w:rsidR="00F6528D" w:rsidDel="00BB5C7E">
          <w:delText xml:space="preserve"> </w:delText>
        </w:r>
      </w:del>
      <w:r w:rsidR="00F6528D">
        <w:t>individually by</w:t>
      </w:r>
      <w:r w:rsidR="00DA72A4">
        <w:t xml:space="preserve"> a set of</w:t>
      </w:r>
      <w:r w:rsidR="00F6528D">
        <w:t xml:space="preserve"> intervals from their starting values </w:t>
      </w:r>
      <w:commentRangeStart w:id="7"/>
      <w:r w:rsidR="00427B15">
        <w:rPr>
          <w:rFonts w:cstheme="minorHAnsi"/>
        </w:rPr>
        <w:t>±</w:t>
      </w:r>
      <w:r w:rsidR="00F6528D">
        <w:t>(</w:t>
      </w:r>
      <w:del w:id="8" w:author="Bahlai, Christine" w:date="2019-01-15T13:35:00Z">
        <w:r w:rsidR="00F6528D" w:rsidDel="00BB5C7E">
          <w:delText>0%</w:delText>
        </w:r>
        <w:r w:rsidR="00F32CAD" w:rsidDel="00BB5C7E">
          <w:delText xml:space="preserve"> [</w:delText>
        </w:r>
      </w:del>
      <w:del w:id="9" w:author="Bahlai, Christine" w:date="2019-01-15T13:36:00Z">
        <w:r w:rsidR="00F32CAD" w:rsidDel="00BB5C7E">
          <w:delText xml:space="preserve">i.e., </w:delText>
        </w:r>
      </w:del>
      <w:r w:rsidR="00F32CAD">
        <w:t>no change</w:t>
      </w:r>
      <w:del w:id="10" w:author="Bahlai, Christine" w:date="2019-01-15T13:36:00Z">
        <w:r w:rsidR="00F32CAD" w:rsidDel="00BB5C7E">
          <w:delText>]</w:delText>
        </w:r>
      </w:del>
      <w:r w:rsidR="00F6528D">
        <w:t xml:space="preserve">, </w:t>
      </w:r>
      <w:commentRangeEnd w:id="7"/>
      <w:r w:rsidR="00F20337">
        <w:rPr>
          <w:rStyle w:val="CommentReference"/>
        </w:rPr>
        <w:commentReference w:id="7"/>
      </w:r>
      <w:r w:rsidR="00F6528D">
        <w:t>10%</w:t>
      </w:r>
      <w:r w:rsidR="00DA72A4">
        <w:t>, 25%, 50%</w:t>
      </w:r>
      <w:r w:rsidR="00F6528D">
        <w:t>,</w:t>
      </w:r>
      <w:r w:rsidR="00DA72A4">
        <w:t xml:space="preserve"> 75</w:t>
      </w:r>
      <w:r w:rsidR="00F6528D">
        <w:t>%)</w:t>
      </w:r>
      <w:ins w:id="11" w:author="Bahlai, Christine" w:date="2019-01-15T13:37:00Z">
        <w:r w:rsidR="00BB5C7E">
          <w:t xml:space="preserve">, while holding the change in K constant (at </w:t>
        </w:r>
      </w:ins>
      <w:ins w:id="12" w:author="Bahlai, Christine" w:date="2019-01-15T13:38:00Z">
        <w:r w:rsidR="00BB5C7E">
          <w:rPr>
            <w:rFonts w:cstheme="minorHAnsi"/>
          </w:rPr>
          <w:t>±</w:t>
        </w:r>
      </w:ins>
      <w:ins w:id="13" w:author="Bahlai, Christine" w:date="2019-01-15T13:37:00Z">
        <w:r w:rsidR="00BB5C7E">
          <w:t xml:space="preserve">75%), and then, held r at a constant </w:t>
        </w:r>
      </w:ins>
      <w:ins w:id="14" w:author="Bahlai, Christine" w:date="2019-01-15T13:38:00Z">
        <w:r w:rsidR="00BB5C7E">
          <w:rPr>
            <w:rFonts w:cstheme="minorHAnsi"/>
          </w:rPr>
          <w:t>±</w:t>
        </w:r>
      </w:ins>
      <w:ins w:id="15" w:author="Bahlai, Christine" w:date="2019-01-15T13:37:00Z">
        <w:r w:rsidR="00BB5C7E">
          <w:t xml:space="preserve">25% change while modifying the change in K </w:t>
        </w:r>
      </w:ins>
      <w:ins w:id="16" w:author="Bahlai, Christine" w:date="2019-01-15T13:39:00Z">
        <w:r w:rsidR="00BB5C7E">
          <w:t xml:space="preserve"> at each break point through</w:t>
        </w:r>
      </w:ins>
      <w:ins w:id="17" w:author="Bahlai, Christine" w:date="2019-01-15T13:40:00Z">
        <w:r w:rsidR="00BB5C7E" w:rsidRPr="00BB5C7E">
          <w:t xml:space="preserve"> </w:t>
        </w:r>
        <w:r w:rsidR="00BB5C7E">
          <w:t xml:space="preserve">values </w:t>
        </w:r>
        <w:commentRangeStart w:id="18"/>
        <w:r w:rsidR="00BB5C7E">
          <w:rPr>
            <w:rFonts w:cstheme="minorHAnsi"/>
          </w:rPr>
          <w:t>±</w:t>
        </w:r>
        <w:r w:rsidR="00BB5C7E">
          <w:t xml:space="preserve">(no change, </w:t>
        </w:r>
        <w:commentRangeEnd w:id="18"/>
        <w:r w:rsidR="00BB5C7E">
          <w:rPr>
            <w:rStyle w:val="CommentReference"/>
          </w:rPr>
          <w:commentReference w:id="18"/>
        </w:r>
        <w:r w:rsidR="00BB5C7E">
          <w:t>10%, 25%, 50%, 75%</w:t>
        </w:r>
      </w:ins>
      <w:ins w:id="19" w:author="Bahlai, Christine" w:date="2019-01-15T13:41:00Z">
        <w:r w:rsidR="00700FB5">
          <w:t>)</w:t>
        </w:r>
      </w:ins>
      <w:ins w:id="20" w:author="Bahlai, Christine" w:date="2019-01-15T13:39:00Z">
        <w:r w:rsidR="00BB5C7E">
          <w:t xml:space="preserve"> </w:t>
        </w:r>
      </w:ins>
      <w:del w:id="21" w:author="Bahlai, Christine" w:date="2019-01-15T13:36:00Z">
        <w:r w:rsidR="00F6528D" w:rsidDel="00BB5C7E">
          <w:delText xml:space="preserve"> </w:delText>
        </w:r>
      </w:del>
      <w:r w:rsidR="00F6528D">
        <w:t>while holding all other parameters constan</w:t>
      </w:r>
      <w:commentRangeStart w:id="22"/>
      <w:r w:rsidR="00F6528D">
        <w:t>t</w:t>
      </w:r>
      <w:r w:rsidR="003F728A">
        <w:t>)</w:t>
      </w:r>
      <w:ins w:id="23" w:author="Bahlai, Christine" w:date="2019-01-15T13:44:00Z">
        <w:r w:rsidR="00700FB5">
          <w:t>, for a total of 40 scenarios (four starting values of r by five % changes in r plus five percent cha</w:t>
        </w:r>
      </w:ins>
      <w:ins w:id="24" w:author="Bahlai, Christine" w:date="2019-01-15T13:49:00Z">
        <w:r w:rsidR="00700FB5">
          <w:t>n</w:t>
        </w:r>
      </w:ins>
      <w:ins w:id="25" w:author="Bahlai, Christine" w:date="2019-01-15T13:44:00Z">
        <w:r w:rsidR="00700FB5">
          <w:t>ges in K)</w:t>
        </w:r>
      </w:ins>
      <w:r w:rsidR="00F6528D">
        <w:t xml:space="preserve">. </w:t>
      </w:r>
      <w:commentRangeEnd w:id="22"/>
      <w:r w:rsidR="00F20337">
        <w:rPr>
          <w:rStyle w:val="CommentReference"/>
        </w:rPr>
        <w:commentReference w:id="22"/>
      </w:r>
      <w:r w:rsidR="0062727D">
        <w:t>We</w:t>
      </w:r>
      <w:del w:id="26" w:author="Bahlai, Christine" w:date="2019-01-15T13:43:00Z">
        <w:r w:rsidR="0062727D" w:rsidDel="00700FB5">
          <w:delText xml:space="preserve"> also</w:delText>
        </w:r>
      </w:del>
      <w:ins w:id="27" w:author="Bahlai, Christine" w:date="2019-01-15T13:43:00Z">
        <w:r w:rsidR="00700FB5">
          <w:t xml:space="preserve"> then</w:t>
        </w:r>
      </w:ins>
      <w:r w:rsidR="0062727D">
        <w:t xml:space="preserve"> evaluated how the magnitude of </w:t>
      </w:r>
      <w:r w:rsidR="00400E52">
        <w:t>stochasticity</w:t>
      </w:r>
      <w:r w:rsidR="0062727D">
        <w:t xml:space="preserve"> in the system (as measured by the</w:t>
      </w:r>
      <w:r>
        <w:t xml:space="preserve"> error </w:t>
      </w:r>
      <w:proofErr w:type="gramStart"/>
      <w:r w:rsidR="0062727D">
        <w:t>term</w:t>
      </w:r>
      <w:r>
        <w:t xml:space="preserve"> </w:t>
      </w:r>
      <w:proofErr w:type="gramEnd"/>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62727D">
        <w:t>) influenced model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RSD</w:t>
      </w:r>
      <w:r w:rsidR="00400E52">
        <w:t>)</w:t>
      </w:r>
      <w:r w:rsidR="00263647">
        <w:t xml:space="preserve">. </w:t>
      </w:r>
      <w:r>
        <w:t xml:space="preserve">For </w:t>
      </w:r>
      <w:r w:rsidR="00400E52">
        <w:t>each annual population size in the simulated dataset</w:t>
      </w:r>
      <w:r>
        <w:t xml:space="preserve">, a random value was selected from a normal curve of mean 0 and standard </w:t>
      </w:r>
      <w:r>
        <w:lastRenderedPageBreak/>
        <w:t>deviation of</w:t>
      </w:r>
      <w:r w:rsidR="00DA72A4">
        <w:t xml:space="preserve"> </w:t>
      </w:r>
      <m:oMath>
        <m:r>
          <w:rPr>
            <w:rFonts w:ascii="Cambria Math" w:hAnsi="Cambria Math" w:cs="Times New Roman"/>
            <w:sz w:val="24"/>
            <w:szCs w:val="24"/>
          </w:rPr>
          <m:t xml:space="preserve">σ </m:t>
        </m:r>
      </m:oMath>
      <w:r w:rsidR="007D571F">
        <w:rPr>
          <w:rFonts w:eastAsiaTheme="minorEastAsia"/>
          <w:sz w:val="24"/>
          <w:szCs w:val="24"/>
        </w:rPr>
        <w:t xml:space="preserve">(where </w:t>
      </w:r>
      <m:oMath>
        <m:r>
          <w:rPr>
            <w:rFonts w:ascii="Cambria Math" w:hAnsi="Cambria Math" w:cs="Times New Roman"/>
            <w:sz w:val="24"/>
            <w:szCs w:val="24"/>
          </w:rPr>
          <m:t>σ</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ins w:id="28" w:author="Bahlai, Christine" w:date="2019-01-15T13:46:00Z">
        <w:r w:rsidR="00700FB5">
          <w:t xml:space="preserve">, and repeated the noise </w:t>
        </w:r>
      </w:ins>
      <w:ins w:id="29" w:author="Bahlai, Christine" w:date="2019-01-15T13:47:00Z">
        <w:r w:rsidR="00700FB5">
          <w:t>analysis</w:t>
        </w:r>
      </w:ins>
      <w:ins w:id="30" w:author="Bahlai, Christine" w:date="2019-01-15T13:46:00Z">
        <w:r w:rsidR="00700FB5">
          <w:t xml:space="preserve"> </w:t>
        </w:r>
      </w:ins>
      <w:ins w:id="31" w:author="Bahlai, Christine" w:date="2019-01-15T13:47:00Z">
        <w:r w:rsidR="00700FB5">
          <w:t>across</w:t>
        </w:r>
      </w:ins>
      <w:ins w:id="32" w:author="Bahlai, Christine" w:date="2019-01-15T13:46:00Z">
        <w:r w:rsidR="00700FB5">
          <w:t xml:space="preserve"> </w:t>
        </w:r>
      </w:ins>
      <w:ins w:id="33" w:author="Bahlai, Christine" w:date="2019-01-15T13:47:00Z">
        <w:r w:rsidR="00700FB5">
          <w:t xml:space="preserve">all % change values for r and K, for a total of 50 scenarios (5 percent noise </w:t>
        </w:r>
      </w:ins>
      <w:ins w:id="34" w:author="Bahlai, Christine" w:date="2019-01-15T13:49:00Z">
        <w:r w:rsidR="00700FB5">
          <w:t xml:space="preserve">values </w:t>
        </w:r>
        <w:r w:rsidR="00700FB5">
          <w:t>by five % changes in r plus five percent cha</w:t>
        </w:r>
        <w:r w:rsidR="00700FB5">
          <w:t>n</w:t>
        </w:r>
        <w:r w:rsidR="00700FB5">
          <w:t>ges in K</w:t>
        </w:r>
        <w:r w:rsidR="00700FB5">
          <w:t xml:space="preserve">). </w:t>
        </w:r>
      </w:ins>
      <w:proofErr w:type="spellStart"/>
      <w:ins w:id="35" w:author="Bahlai, Christine" w:date="2019-01-15T13:50:00Z">
        <w:r w:rsidR="00700FB5">
          <w:t>Finally,</w:t>
        </w:r>
      </w:ins>
      <w:moveToRangeStart w:id="36" w:author="Bahlai, Christine" w:date="2019-01-15T13:50:00Z" w:name="move535323533"/>
      <w:moveTo w:id="37" w:author="Bahlai, Christine" w:date="2019-01-15T13:50:00Z">
        <w:del w:id="38" w:author="Bahlai, Christine" w:date="2019-01-15T13:50:00Z">
          <w:r w:rsidR="00700FB5" w:rsidDel="00700FB5">
            <w:delText>W</w:delText>
          </w:r>
        </w:del>
      </w:moveTo>
      <w:ins w:id="39" w:author="Bahlai, Christine" w:date="2019-01-15T13:50:00Z">
        <w:r w:rsidR="00700FB5">
          <w:t>w</w:t>
        </w:r>
      </w:ins>
      <w:moveTo w:id="40" w:author="Bahlai, Christine" w:date="2019-01-15T13:50:00Z">
        <w:r w:rsidR="00700FB5">
          <w:t>e</w:t>
        </w:r>
        <w:proofErr w:type="spellEnd"/>
        <w:r w:rsidR="00700FB5">
          <w:t xml:space="preserve"> also tested the impact of time series length by modifying the length of the simulated time series at five-year intervals (over a range from 15 – 30 years, as the number of break point allows) while holding all other parameters constant</w:t>
        </w:r>
      </w:moveTo>
      <w:ins w:id="41" w:author="Bahlai, Christine" w:date="2019-01-15T13:50:00Z">
        <w:r w:rsidR="001E53E2">
          <w:t>, for four additional scenarios</w:t>
        </w:r>
      </w:ins>
      <w:moveTo w:id="42" w:author="Bahlai, Christine" w:date="2019-01-15T13:50:00Z">
        <w:r w:rsidR="00700FB5">
          <w:t>.</w:t>
        </w:r>
      </w:moveTo>
      <w:moveToRangeEnd w:id="36"/>
      <w:del w:id="43" w:author="Zipkin, Elise" w:date="2019-01-14T17:33:00Z">
        <w:r w:rsidR="003F728A" w:rsidDel="00177E86">
          <w:delText xml:space="preserve">, and, as above, modified </w:delText>
        </w:r>
        <w:r w:rsidR="003F728A" w:rsidRPr="00042E44" w:rsidDel="00177E86">
          <w:rPr>
            <w:i/>
          </w:rPr>
          <w:delText>r</w:delText>
        </w:r>
        <w:r w:rsidR="003F728A" w:rsidDel="00177E86">
          <w:delText xml:space="preserve"> and </w:delText>
        </w:r>
        <w:r w:rsidR="003F728A" w:rsidRPr="00042E44" w:rsidDel="00177E86">
          <w:rPr>
            <w:i/>
          </w:rPr>
          <w:delText>K</w:delText>
        </w:r>
        <w:r w:rsidR="003F728A" w:rsidDel="00177E86">
          <w:delText xml:space="preserve"> individually for each value of noise, for a total of 50 additional scenarios</w:delText>
        </w:r>
      </w:del>
      <w:del w:id="44" w:author="Bahlai, Christine" w:date="2019-01-15T13:51:00Z">
        <w:r w:rsidR="007370A4" w:rsidDel="001E53E2">
          <w:delText>.</w:delText>
        </w:r>
      </w:del>
      <w:r w:rsidR="00B47301">
        <w:t xml:space="preserve"> </w:t>
      </w:r>
      <w:r w:rsidR="007370A4">
        <w:t xml:space="preserve">We generated </w:t>
      </w:r>
      <w:r w:rsidR="00DA72A4">
        <w:t xml:space="preserve">250 </w:t>
      </w:r>
      <w:r>
        <w:t>simulated data</w:t>
      </w:r>
      <w:r w:rsidR="00EF1B98">
        <w:t xml:space="preserve">sets </w:t>
      </w:r>
      <w:r w:rsidR="007370A4">
        <w:t>for each of the</w:t>
      </w:r>
      <w:del w:id="45" w:author="Zipkin, Elise" w:date="2019-01-14T17:36:00Z">
        <w:r w:rsidR="007370A4" w:rsidDel="00177E86">
          <w:delText>se</w:delText>
        </w:r>
      </w:del>
      <w:r w:rsidR="007370A4">
        <w:t xml:space="preserve"> </w:t>
      </w:r>
      <w:commentRangeStart w:id="46"/>
      <w:commentRangeStart w:id="47"/>
      <w:ins w:id="48" w:author="Zipkin, Elise" w:date="2019-01-14T17:33:00Z">
        <w:del w:id="49" w:author="Bahlai, Christine" w:date="2019-01-15T13:49:00Z">
          <w:r w:rsidR="00177E86" w:rsidDel="00700FB5">
            <w:delText>20</w:delText>
          </w:r>
        </w:del>
      </w:ins>
      <w:ins w:id="50" w:author="Zipkin, Elise" w:date="2019-01-14T17:34:00Z">
        <w:del w:id="51" w:author="Bahlai, Christine" w:date="2019-01-15T13:49:00Z">
          <w:r w:rsidR="00177E86" w:rsidDel="00700FB5">
            <w:delText>0</w:delText>
          </w:r>
        </w:del>
      </w:ins>
      <w:ins w:id="52" w:author="Bahlai, Christine" w:date="2019-01-15T13:49:00Z">
        <w:r w:rsidR="00700FB5">
          <w:t>94</w:t>
        </w:r>
      </w:ins>
      <w:ins w:id="53" w:author="Zipkin, Elise" w:date="2019-01-14T17:33:00Z">
        <w:r w:rsidR="00177E86">
          <w:t xml:space="preserve"> </w:t>
        </w:r>
      </w:ins>
      <w:ins w:id="54" w:author="Zipkin, Elise" w:date="2019-01-14T17:36:00Z">
        <w:r w:rsidR="00177E86">
          <w:t xml:space="preserve">possible </w:t>
        </w:r>
      </w:ins>
      <w:r w:rsidR="007370A4">
        <w:t>s</w:t>
      </w:r>
      <w:commentRangeEnd w:id="46"/>
      <w:r w:rsidR="00177E86">
        <w:rPr>
          <w:rStyle w:val="CommentReference"/>
        </w:rPr>
        <w:commentReference w:id="46"/>
      </w:r>
      <w:commentRangeEnd w:id="47"/>
      <w:r w:rsidR="00601E16">
        <w:rPr>
          <w:rStyle w:val="CommentReference"/>
        </w:rPr>
        <w:commentReference w:id="47"/>
      </w:r>
      <w:r w:rsidR="007370A4">
        <w:t xml:space="preserve">cenarios assuming </w:t>
      </w:r>
      <w:r w:rsidR="00EF1B98">
        <w:t xml:space="preserve">breakpoint combinations </w:t>
      </w:r>
      <w:r>
        <w:t>with 0, 1, 2 and 3</w:t>
      </w:r>
      <w:r w:rsidR="007370A4">
        <w:t xml:space="preserve"> breaks,</w:t>
      </w:r>
      <w:r w:rsidR="00761009">
        <w:t xml:space="preserve"> </w:t>
      </w:r>
      <w:r w:rsidR="00EF1B98">
        <w:t>respectively</w:t>
      </w:r>
      <w:r w:rsidR="00761009">
        <w:t>, that were randomly selected from within the set of possible time points</w:t>
      </w:r>
      <w:r>
        <w:t xml:space="preserve">. </w:t>
      </w:r>
      <w:moveFromRangeStart w:id="55" w:author="Bahlai, Christine" w:date="2019-01-15T13:50:00Z" w:name="move535323533"/>
      <w:moveFrom w:id="56" w:author="Bahlai, Christine" w:date="2019-01-15T13:50:00Z">
        <w:r w:rsidR="00C81B79" w:rsidDel="00700FB5">
          <w:t>We also tested the impact of time series length</w:t>
        </w:r>
        <w:r w:rsidDel="00700FB5">
          <w:t xml:space="preserve"> by modifying </w:t>
        </w:r>
        <w:r w:rsidR="00041988" w:rsidDel="00700FB5">
          <w:t xml:space="preserve">the </w:t>
        </w:r>
        <w:r w:rsidDel="00700FB5">
          <w:t xml:space="preserve">length of </w:t>
        </w:r>
        <w:r w:rsidR="00C81B79" w:rsidDel="00700FB5">
          <w:t xml:space="preserve">the simulated </w:t>
        </w:r>
        <w:r w:rsidDel="00700FB5">
          <w:t xml:space="preserve">time series at </w:t>
        </w:r>
        <w:r w:rsidR="002D7E30" w:rsidDel="00700FB5">
          <w:t>five-</w:t>
        </w:r>
        <w:r w:rsidDel="00700FB5">
          <w:t xml:space="preserve">year intervals </w:t>
        </w:r>
        <w:r w:rsidR="0062727D" w:rsidDel="00700FB5">
          <w:t xml:space="preserve">(over a range from </w:t>
        </w:r>
        <w:r w:rsidR="00DA72A4" w:rsidDel="00700FB5">
          <w:t>1</w:t>
        </w:r>
        <w:r w:rsidR="00312392" w:rsidDel="00700FB5">
          <w:t>5</w:t>
        </w:r>
        <w:r w:rsidR="0062727D" w:rsidDel="00700FB5">
          <w:t xml:space="preserve"> – </w:t>
        </w:r>
        <w:r w:rsidR="00DA72A4" w:rsidDel="00700FB5">
          <w:t xml:space="preserve">30 </w:t>
        </w:r>
        <w:r w:rsidR="0062727D" w:rsidDel="00700FB5">
          <w:t>years</w:t>
        </w:r>
        <w:r w:rsidR="0050582C" w:rsidDel="00700FB5">
          <w:t>, as the number of break point allows</w:t>
        </w:r>
        <w:r w:rsidR="0062727D" w:rsidDel="00700FB5">
          <w:t xml:space="preserve">) </w:t>
        </w:r>
        <w:r w:rsidDel="00700FB5">
          <w:t xml:space="preserve">while holding </w:t>
        </w:r>
        <w:r w:rsidR="003F728A" w:rsidDel="00700FB5">
          <w:t xml:space="preserve">all other </w:t>
        </w:r>
        <w:r w:rsidDel="00700FB5">
          <w:t xml:space="preserve">parameters constant. </w:t>
        </w:r>
      </w:moveFrom>
      <w:moveFromRangeEnd w:id="55"/>
      <w:r w:rsidR="004E1275">
        <w:t xml:space="preserve">In total, we generated </w:t>
      </w:r>
      <w:r w:rsidR="000E0392">
        <w:t>93</w:t>
      </w:r>
      <w:r w:rsidR="00364F78">
        <w:t xml:space="preserve">,572 </w:t>
      </w:r>
      <w:r w:rsidR="004E1275">
        <w:t>data sets that we examined with our RSD model</w:t>
      </w:r>
      <w:r w:rsidR="003F728A">
        <w:t xml:space="preserve"> (</w:t>
      </w:r>
      <w:commentRangeStart w:id="57"/>
      <w:r w:rsidR="003F728A">
        <w:t xml:space="preserve">94,000 </w:t>
      </w:r>
      <w:commentRangeEnd w:id="57"/>
      <w:r w:rsidR="002F3152">
        <w:rPr>
          <w:rStyle w:val="CommentReference"/>
        </w:rPr>
        <w:commentReference w:id="57"/>
      </w:r>
      <w:ins w:id="58" w:author="Bahlai, Christine" w:date="2019-01-14T15:28:00Z">
        <w:r w:rsidR="003A33D5">
          <w:t xml:space="preserve"> simulations</w:t>
        </w:r>
      </w:ins>
      <w:del w:id="59" w:author="Bahlai, Christine" w:date="2019-01-14T15:28:00Z">
        <w:r w:rsidR="003F728A" w:rsidDel="003A33D5">
          <w:delText>scenarios</w:delText>
        </w:r>
      </w:del>
      <w:r w:rsidR="003F728A">
        <w:t xml:space="preserve"> were </w:t>
      </w:r>
      <w:del w:id="60" w:author="Bahlai, Christine" w:date="2019-01-14T15:28:00Z">
        <w:r w:rsidR="003F728A" w:rsidDel="003A33D5">
          <w:delText xml:space="preserve">attempted </w:delText>
        </w:r>
      </w:del>
      <w:ins w:id="61" w:author="Bahlai, Christine" w:date="2019-01-14T15:28:00Z">
        <w:r w:rsidR="003A33D5">
          <w:t xml:space="preserve">run </w:t>
        </w:r>
      </w:ins>
      <w:r w:rsidR="003F728A">
        <w:t>but simulations for higher numbers of break points in shorter time series occasionally failed).</w:t>
      </w:r>
    </w:p>
    <w:p w14:paraId="4A7C3025" w14:textId="4E45C101" w:rsidR="00312392" w:rsidRDefault="00312392" w:rsidP="00493C01">
      <w:r>
        <w:t xml:space="preserve">We </w:t>
      </w:r>
      <w:r w:rsidR="00C25022">
        <w:t xml:space="preserve">evaluated </w:t>
      </w:r>
      <w:r>
        <w:t xml:space="preserve">the </w:t>
      </w:r>
      <w:r w:rsidR="00C32614">
        <w:t xml:space="preserve">RSD model’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6697162A" w14:textId="77FD9051" w:rsidR="00493C01" w:rsidRDefault="00B853B2" w:rsidP="00493C01">
      <w:r>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657F11">
        <w:t xml:space="preserve">The </w:t>
      </w:r>
      <w:r w:rsidR="00B321C6">
        <w:t>a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BC706E">
        <w:t>RSD</w:t>
      </w:r>
      <w:r w:rsidR="001A7FA7">
        <w:t xml:space="preserve"> 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C32614">
        <w:t>RSD</w:t>
      </w:r>
      <w:r w:rsidR="00075BF1">
        <w:t xml:space="preserve"> model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proofErr w:type="gramStart"/>
      <w:r w:rsidR="00493C01">
        <w:t>and</w:t>
      </w:r>
      <w:proofErr w:type="gramEnd"/>
      <w:r w:rsidR="00493C01">
        <w:t xml:space="preserve">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the Ricker model produces chaotic dynamics </w:t>
      </w:r>
      <w:r w:rsidR="005932CA">
        <w:t>with high values of r</w:t>
      </w:r>
      <w:r w:rsidR="00E73CB6">
        <w:t xml:space="preserve"> (r &gt; 2.</w:t>
      </w:r>
      <w:r w:rsidR="00A26FD7">
        <w:t>3</w:t>
      </w:r>
      <w:r w:rsidR="00E73CB6">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C32614">
        <w:t>RSD model</w:t>
      </w:r>
      <w:r w:rsidR="00493C01">
        <w:t xml:space="preserve"> 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 xml:space="preserve">cy was also low in cases where the number of break points was high relative to the time series length (e.g., </w:t>
      </w:r>
      <w:r w:rsidR="00837331">
        <w:t>20 years and three breaks)</w:t>
      </w:r>
      <w:r w:rsidR="00902F3B">
        <w:t>.</w:t>
      </w:r>
    </w:p>
    <w:p w14:paraId="4A77E940" w14:textId="06046EA7" w:rsidR="00527036" w:rsidRDefault="00EE1A6B" w:rsidP="00493C01">
      <w:bookmarkStart w:id="62"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hen a weight of &gt;0.8 is indicated for a break found by the RSD model,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62"/>
    <w:p w14:paraId="4D6964D6" w14:textId="77777777" w:rsidR="00493C01" w:rsidRDefault="00493C01" w:rsidP="00493C01">
      <w:pPr>
        <w:rPr>
          <w:b/>
        </w:rPr>
      </w:pPr>
      <w:r>
        <w:rPr>
          <w:b/>
        </w:rPr>
        <w:t>Applications</w:t>
      </w:r>
    </w:p>
    <w:p w14:paraId="5F4E3EFB" w14:textId="3928341F" w:rsidR="00493C01" w:rsidRDefault="00493C01" w:rsidP="00493C01">
      <w:r>
        <w:lastRenderedPageBreak/>
        <w:t xml:space="preserve">We tested the performance of the </w:t>
      </w:r>
      <w:r w:rsidR="00C32614">
        <w:t>RSD</w:t>
      </w:r>
      <w:r>
        <w:t xml:space="preserve"> model with two cases using population time series data from field observation</w:t>
      </w:r>
      <w:r w:rsidR="00ED0AD7">
        <w:t xml:space="preserve"> studie</w:t>
      </w:r>
      <w:r>
        <w:t>s. Both case studies involve approximately two decades of observations of economically or culturally important insect species</w:t>
      </w:r>
      <w:r w:rsidR="00025960">
        <w:t xml:space="preserve">: </w:t>
      </w:r>
      <w:r>
        <w:t>one cas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53DD1C68"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3D6BFD">
        <w:instrText xml:space="preserve"> ADDIN ZOTERO_ITEM CSL_CITATION {"citationID":"aiqcni7gke","properties":{"formattedCitation":"(Bahlai et al. 2013, Bahlai, Colunga-Garcia, et al. 2015, Bahlai, vander Werf, et al. 2015)","plainCitation":"(Bahlai et al. 2013, Bahlai, Colunga-Garcia, et al. 2015, Bahlai, vander Werf, et al. 2015)","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Pr="002C07AC">
        <w:rPr>
          <w:rFonts w:ascii="Calibri" w:hAnsi="Calibri" w:cs="Calibri"/>
        </w:rPr>
        <w:t>(Bahlai et al. 2013, Bahlai, Colunga-Garcia, et al. 2015, Bahlai, vander Werf, et al. 2015)</w:t>
      </w:r>
      <w:r>
        <w:fldChar w:fldCharType="end"/>
      </w:r>
      <w:r>
        <w:t xml:space="preserve">.  </w:t>
      </w:r>
    </w:p>
    <w:p w14:paraId="1DCD5FE4" w14:textId="64979852"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 xml:space="preserve">top </w:t>
      </w:r>
      <w:r>
        <w:t xml:space="preserve">break point combination model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C32614">
        <w:t>RSD model</w:t>
      </w:r>
      <w:r w:rsidR="003D7B3C">
        <w:t xml:space="preserve"> 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our 0.2 and 0.8 decision rules, </w:t>
      </w:r>
      <w:r w:rsidR="00AC02B9">
        <w:t xml:space="preserve">we conclude that there is reasonably 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585E3398" w:rsidR="00CB7EEE" w:rsidRDefault="00AC02B9" w:rsidP="00493C01">
      <w:r>
        <w:t xml:space="preserve">These observations can be explained in the context of the known ecology of this ladybeetle. </w:t>
      </w:r>
      <w:r w:rsidR="00CB7EEE">
        <w:t xml:space="preserve">Dynamics of the ladybeetle invasion appear to be closely coupled with prey availability </w:t>
      </w:r>
      <w:r w:rsidR="00CB7EEE">
        <w:fldChar w:fldCharType="begin"/>
      </w:r>
      <w:r w:rsidR="00CB7EEE">
        <w:instrText xml:space="preserve"> ADDIN ZOTERO_ITEM CSL_CITATION {"citationID":"aeo5980lef","properties":{"formattedCitation":"(Bahlai and Sears 2009, Heimpel et al. 2010, Rhainds et al. 2010, Bahlai, Colunga-Garcia, et al. 2015)","plainCitation":"(Bahlai and Sears 2009, Heimpel et al. 2010, Rhainds et al. 2010, Bahlai, Colunga-Garcia, et al. 2015)","noteIndex":0},"citationItems":[{"id":255,"uris":["http://zotero.org/users/3015424/items/Q83C5EAQ"],"uri":["http://zotero.org/users/3015424/items/Q83C5EAQ"],"itemData":{"id":255,"type":"article-journal","title":"Population dynamics of Harmonia axyridis and Aphis glycines in Niagara Peninsula soybean fields and vineyards","container-title":"Journal of the Entomological Society of Ontario","page":"27-39","volume":"140","shortTitle":"Population dynamics of Harmonia axyridis and Aphis glycines in Niagara Peninsula soybean fields and vineyards","author":[{"family":"Bahlai","given":"C. A."},{"family":"Sears","given":"M. K."}],"issued":{"date-parts":[["2009"]]}}},{"id":411,"uris":["http://zotero.org/users/3015424/items/9M3EFWVI"],"uri":["http://zotero.org/users/3015424/items/9M3EFWVI"],"itemData":{"id":411,"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shortTitle":"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1047,"uris":["http://zotero.org/users/3015424/items/63S8PB2U"],"uri":["http://zotero.org/users/3015424/items/63S8PB2U"],"itemData":{"id":1047,"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shortTitle":"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281,"uris":["http://zotero.org/users/3015424/items/4JQ8P5MR"],"uri":["http://zotero.org/users/3015424/items/4JQ8P5MR"],"itemData":{"id":281,"type":"article-journal","title":"The role of exotic ladybeetles in the decline of native ladybeetle populations: evidence from long-term monitoring","container-title":"Biological Invasions","page":"1005-1024","volume":"17","issue":"4","DOI":"10.1007/s10530-014-0772-4","ISSN":"1387-3547","shortTitle":"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CB7EEE" w:rsidRPr="00B35DE1">
        <w:rPr>
          <w:rFonts w:ascii="Calibri" w:hAnsi="Calibri" w:cs="Calibri"/>
        </w:rPr>
        <w:t>(Bahlai and Sears 2009, Heimpel et al. 2010, Rhainds et al. 2010, Bahlai, Colunga-Garcia, et al. 2015)</w:t>
      </w:r>
      <w:r w:rsidR="00CB7EEE">
        <w:fldChar w:fldCharType="end"/>
      </w:r>
      <w:r w:rsidR="00CB7EEE">
        <w:t xml:space="preserve">, which, in turn, is driven by documented pest management practices (neonicotinoid insecticide use; </w:t>
      </w:r>
      <w:r w:rsidR="00CB7EEE">
        <w:fldChar w:fldCharType="begin"/>
      </w:r>
      <w:r w:rsidR="00312392">
        <w:instrText xml:space="preserve"> ADDIN ZOTERO_ITEM CSL_CITATION {"citationID":"a1qn46qh5k6","properties":{"formattedCitation":"(Bahlai, vander Werf, et al. 2015)","plainCitation":"(Bahlai, vander Werf, et al. 2015)","dontUpdate":true,"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CB7EEE" w:rsidRPr="00B35DE1">
        <w:rPr>
          <w:rFonts w:ascii="Calibri" w:hAnsi="Calibri" w:cs="Calibri"/>
        </w:rPr>
        <w:t>Bahlai, vander Werf, et al. 2015)</w:t>
      </w:r>
      <w:r w:rsidR="00CB7EEE">
        <w:fldChar w:fldCharType="end"/>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CB7EEE">
        <w:instrText xml:space="preserve"> ADDIN ZOTERO_ITEM CSL_CITATION {"citationID":"Aubs2z5X","properties":{"formattedCitation":"(Ragsdale et al. 2004, Wu et al. 2004)","plainCitation":"(Ragsdale et al. 2004, Wu et al. 2004)","noteIndex":0},"citationItems":[{"id":1002,"uris":["http://zotero.org/users/3015424/items/CPK4JSN3"],"uri":["http://zotero.org/users/3015424/items/CPK4JSN3"],"itemData":{"id":1002,"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shortTitle":"Soybean aphid biology in North America","author":[{"family":"Ragsdale","given":"David W."},{"family":"Voegtlin","given":"David J."},{"family":"O'Neil","given":"Robert J."}],"issued":{"date-parts":[["2004",3,1]]}}},{"id":1377,"uris":["http://zotero.org/users/3015424/items/23WFJMID"],"uri":["http://zotero.org/users/3015424/items/23WFJMID"],"itemData":{"id":1377,"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shortTitle":"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CB7EEE" w:rsidRPr="00263647">
        <w:rPr>
          <w:rFonts w:ascii="Calibri" w:hAnsi="Calibri" w:cs="Calibri"/>
        </w:rPr>
        <w:t>(Ragsdale et al. 2004, Wu et al. 2004)</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CB7EEE">
        <w:instrText xml:space="preserve"> ADDIN ZOTERO_ITEM CSL_CITATION {"citationID":"XxxTEEIo","properties":{"formattedCitation":"(Bahlai et al. 2013)","plainCitation":"(Bahlai et al. 2013)","noteIndex":0},"citationItems":[{"id":218,"uris":["http://zotero.org/users/3015424/items/S54CRNH6"],"uri":["http://zotero.org/users/3015424/items/S54CRNH6"],"itemData":{"id":218,"type":"article-journal","title":"Long term functional dynamics of an aphidophagous coccinellid community are unchanged in response to repeated invasion","container-title":"PLoS One","page":"e83407","volume":"8","issue":"12","DOI":"10.1371/journal.pone.0083407","shortTitle":"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CB7EEE" w:rsidRPr="00263647">
        <w:rPr>
          <w:rFonts w:ascii="Calibri" w:hAnsi="Calibri" w:cs="Calibri"/>
        </w:rPr>
        <w:t>(Bahlai et al. 2013)</w:t>
      </w:r>
      <w:r w:rsidR="00CB7EEE">
        <w:fldChar w:fldCharType="end"/>
      </w:r>
      <w:r w:rsidR="00CB7EEE">
        <w:t>, supporting both a higher carrying capacity and a greater intrinsic growth rate. The second shift, after 2005,</w:t>
      </w:r>
      <w:r>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be </w:t>
      </w:r>
      <w:r w:rsidR="00CB7EEE">
        <w:t>limiting early season reproduction of</w:t>
      </w:r>
      <w:r w:rsidR="00D9182C">
        <w:t xml:space="preserve"> ladybeetles</w:t>
      </w:r>
      <w:r w:rsidR="00CB7EEE">
        <w:rPr>
          <w:i/>
        </w:rPr>
        <w:t xml:space="preserve"> </w:t>
      </w:r>
      <w:r w:rsidR="00CB7EEE">
        <w:rPr>
          <w:i/>
        </w:rPr>
        <w:fldChar w:fldCharType="begin"/>
      </w:r>
      <w:r w:rsidR="00CB7EEE">
        <w:rPr>
          <w:i/>
        </w:rPr>
        <w:instrText xml:space="preserve"> ADDIN ZOTERO_ITEM CSL_CITATION {"citationID":"nksNrgGO","properties":{"formattedCitation":"(Bahlai, vander Werf, et al. 2015)","plainCitation":"(Bahlai, vander Werf, et al. 2015)","noteIndex":0},"citationItems":[{"id":268,"uris":["http://zotero.org/users/3015424/items/FHFEXKMM"],"uri":["http://zotero.org/users/3015424/items/FHFEXKMM"],"itemData":{"id":268,"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shortTitle":"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CB7EEE" w:rsidRPr="00263647">
        <w:rPr>
          <w:rFonts w:ascii="Calibri" w:hAnsi="Calibri" w:cs="Calibri"/>
        </w:rPr>
        <w:t>(Bahlai, vander Werf, et al. 2015)</w:t>
      </w:r>
      <w:r w:rsidR="00CB7EEE">
        <w:rPr>
          <w:i/>
        </w:rPr>
        <w:fldChar w:fldCharType="end"/>
      </w:r>
      <w:r>
        <w:rPr>
          <w:i/>
        </w:rPr>
        <w:t xml:space="preserve">. </w:t>
      </w:r>
      <w:r>
        <w:t xml:space="preserve">Indeed, in this case, we would expect a weaker shift in dynamics as </w:t>
      </w:r>
      <w:r w:rsidR="003B047C">
        <w:t>the prey item is incompletely controlled, and control tactics were not uniformly adopted across the prey’s range all at one time.</w:t>
      </w:r>
    </w:p>
    <w:p w14:paraId="6AE46F63" w14:textId="77777777" w:rsidR="00493C01" w:rsidRPr="00E87A5A" w:rsidRDefault="00493C01" w:rsidP="00493C01">
      <w:pPr>
        <w:rPr>
          <w:u w:val="single"/>
        </w:rPr>
      </w:pPr>
      <w:r w:rsidRPr="00E87A5A">
        <w:rPr>
          <w:u w:val="single"/>
        </w:rPr>
        <w:lastRenderedPageBreak/>
        <w:t>Monarch butterflies in Mexican overwintering grounds</w:t>
      </w:r>
    </w:p>
    <w:p w14:paraId="589226B1" w14:textId="409D3B57" w:rsidR="00493C01" w:rsidRDefault="00493C01" w:rsidP="00493C01">
      <w:r>
        <w:t>The eastern population of the North American monarch butterfly (</w:t>
      </w:r>
      <w:proofErr w:type="spellStart"/>
      <w:r w:rsidRPr="00B2319C">
        <w:rPr>
          <w:i/>
        </w:rPr>
        <w:t>Danaus</w:t>
      </w:r>
      <w:proofErr w:type="spellEnd"/>
      <w:r w:rsidRPr="00B2319C">
        <w:rPr>
          <w:i/>
        </w:rPr>
        <w:t xml:space="preserve"> </w:t>
      </w:r>
      <w:proofErr w:type="spellStart"/>
      <w:r w:rsidRPr="00B2319C">
        <w:rPr>
          <w:i/>
        </w:rPr>
        <w:t>plexippus</w:t>
      </w:r>
      <w:proofErr w:type="spellEnd"/>
      <w:r>
        <w:t xml:space="preserve">) is migratory, with the majority of individuals overwintering in large aggregations in </w:t>
      </w:r>
      <w:proofErr w:type="spellStart"/>
      <w:r>
        <w:t>Oyamel</w:t>
      </w:r>
      <w:proofErr w:type="spellEnd"/>
      <w:r>
        <w:t xml:space="preserve"> fir forests within the </w:t>
      </w:r>
      <w:proofErr w:type="spellStart"/>
      <w:r>
        <w:t>transvolcanic</w:t>
      </w:r>
      <w:proofErr w:type="spellEnd"/>
      <w:r>
        <w:t xml:space="preserve"> mountains in the central region of Mexico </w:t>
      </w:r>
      <w:r>
        <w:fldChar w:fldCharType="begin"/>
      </w:r>
      <w:r w:rsidR="00A26FD7">
        <w:instrText xml:space="preserve"> ADDIN ZOTERO_ITEM CSL_CITATION {"citationID":"eF6vlShd","properties":{"formattedCitation":"(Urquhart and Urquhart 1978)","plainCitation":"(Urquhart and Urquhart 1978)","noteIndex":0},"citationItems":[{"id":1325,"uris":["http://zotero.org/users/3015424/items/VBHMW7IZ"],"uri":["http://zotero.org/users/3015424/items/VBHMW7IZ"],"itemData":{"id":1325,"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A26FD7" w:rsidRPr="00F25817">
        <w:rPr>
          <w:rFonts w:ascii="Calibri" w:hAnsi="Calibri" w:cs="Calibri"/>
        </w:rPr>
        <w:t>(Urquhart and Urquhart 1978)</w:t>
      </w:r>
      <w:r>
        <w:fldChar w:fldCharType="end"/>
      </w:r>
      <w:r>
        <w:t xml:space="preserve">. Monarchs are highly dispersed over their breeding season, occupying landscapes throughout the agricultural belt in central and eastern United States and southern Canada </w:t>
      </w:r>
      <w:r>
        <w:fldChar w:fldCharType="begin"/>
      </w:r>
      <w:r w:rsidR="003D6BFD">
        <w:instrText xml:space="preserve"> ADDIN ZOTERO_ITEM CSL_CITATION {"citationID":"aq6d1r3rai","properties":{"formattedCitation":"(Flockhart et al. 2017)","plainCitation":"(Flockhart et al. 2017)","noteIndex":0},"citationItems":[{"id":1323,"uris":["http://zotero.org/users/3015424/items/4XQF7GWC"],"uri":["http://zotero.org/users/3015424/items/4XQF7GWC"],"itemData":{"id":1323,"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Pr="00AD6F61">
        <w:rPr>
          <w:rFonts w:ascii="Calibri" w:hAnsi="Calibri" w:cs="Calibri"/>
        </w:rPr>
        <w:t>(Flockhart et al. 2017)</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3D6BFD">
        <w:instrText xml:space="preserve"> ADDIN ZOTERO_ITEM CSL_CITATION {"citationID":"a4tutls3lj","properties":{"formattedCitation":"(Prysby and Oberhauser 2004)","plainCitation":"(Prysby and Oberhauser 2004)","noteIndex":0},"citationItems":[{"id":1907,"uris":["http://zotero.org/users/3015424/items/2NLKVLKZ"],"uri":["http://zotero.org/users/3015424/items/2NLKVLKZ"],"itemData":{"id":190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Pr="005D4046">
        <w:rPr>
          <w:rFonts w:ascii="Calibri" w:hAnsi="Calibri" w:cs="Calibri"/>
        </w:rPr>
        <w:t>(Prysby and Oberhauser 2004)</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C62D0">
        <w:instrText xml:space="preserve"> ADDIN ZOTERO_ITEM CSL_CITATION {"citationID":"vTGi1NiW","properties":{"formattedCitation":"(Sarkar 2017)","plainCitation":"(Sarkar 2017)","noteIndex":0},"citationItems":[{"id":2075,"uris":["http://zotero.org/users/3015424/items/BVDH6Z7V"],"uri":["http://zotero.org/users/3015424/items/BVDH6Z7V"],"itemData":{"id":2075,"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C62D0" w:rsidRPr="00144284">
        <w:rPr>
          <w:rFonts w:ascii="Calibri" w:hAnsi="Calibri" w:cs="Calibri"/>
        </w:rPr>
        <w:t>(Sarkar 2017)</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2D4506">
        <w:instrText xml:space="preserve"> ADDIN ZOTERO_ITEM CSL_CITATION {"citationID":"a1tqlimv43l","properties":{"formattedCitation":"(Lovett 2017)","plainCitation":"(Lovett 2017)","dontUpdate":true,"noteIndex":0},"citationItems":[{"id":1322,"uris":["http://zotero.org/users/3015424/items/9SN6MZVG"],"uri":["http://zotero.org/users/3015424/items/9SN6MZVG"],"itemData":{"id":1322,"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27A87C92" w:rsidR="00493C01" w:rsidRDefault="00493C01" w:rsidP="00493C01">
      <w:r>
        <w:t xml:space="preserve">The </w:t>
      </w:r>
      <w:r w:rsidR="00C32614">
        <w:t>RSD model</w:t>
      </w:r>
      <w:r>
        <w:t xml:space="preserve">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D74F97">
        <w:t xml:space="preserve">model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is </w:t>
      </w:r>
      <w:r w:rsidR="00784564">
        <w:t>unlikely.</w:t>
      </w:r>
      <w:r w:rsidR="00A601EA">
        <w:t xml:space="preserve"> </w:t>
      </w:r>
      <w:r w:rsidR="00784564">
        <w:t>B</w:t>
      </w:r>
      <w:r w:rsidR="00A601EA">
        <w:t>ut there is</w:t>
      </w:r>
      <w:r w:rsidR="00292760">
        <w:t xml:space="preserve"> intermediate</w:t>
      </w:r>
      <w:r w:rsidR="00A601EA">
        <w:t xml:space="preserve"> support for the 2003 and 2008 breaks</w:t>
      </w:r>
      <w:r w:rsidR="005F74F8">
        <w:t>. As with our ladybeetle case study, the strength of evidence was strongest for the first break in 2003,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5CB50BC9" w:rsidR="00A601EA" w:rsidRDefault="00A601EA" w:rsidP="001A760B">
      <w:r>
        <w:t xml:space="preserve">The patterns we observe are consistent with a leading hypothesis to explain monarch population decline. Loss of milkweed hostplants due to changing agricultural practices on Midwestern breeding grounds </w:t>
      </w:r>
      <w:r>
        <w:fldChar w:fldCharType="begin"/>
      </w:r>
      <w:r>
        <w:instrText xml:space="preserve"> ADDIN ZOTERO_ITEM CSL_CITATION {"citationID":"QT8l0Owy","properties":{"formattedCitation":"(Hartzler 2010, Pleasants and Oberhauser 2013)","plainCitation":"(Hartzler 2010, Pleasants and Oberhauser 2013)","noteIndex":0},"citationItems":[{"id":2048,"uris":["http://zotero.org/users/3015424/items/4DS9T5T9"],"uri":["http://zotero.org/users/3015424/items/4DS9T5T9"],"itemData":{"id":2048,"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1022,"uris":["http://zotero.org/users/3015424/items/KGI2F39G"],"uri":["http://zotero.org/users/3015424/items/KGI2F39G"],"itemData":{"id":1022,"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shortTitle":"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Pr="001B613A">
        <w:rPr>
          <w:rFonts w:ascii="Calibri" w:hAnsi="Calibri" w:cs="Calibri"/>
        </w:rPr>
        <w:t>(Hartzler 2010, Pleasants and Oberhauser 2013)</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instrText xml:space="preserve"> ADDIN ZOTERO_ITEM CSL_CITATION {"citationID":"a23i0e7e6ii","properties":{"formattedCitation":"(Zaya et al. 2017)","plainCitation":"(Zaya et al. 2017)","noteIndex":0},"citationItems":[{"id":1308,"uris":["http://zotero.org/users/3015424/items/5J9HWG46"],"uri":["http://zotero.org/users/3015424/items/5J9HWG46"],"itemData":{"id":1308,"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Pr="000E79AB">
        <w:rPr>
          <w:rFonts w:ascii="Calibri" w:hAnsi="Calibri" w:cs="Calibri"/>
        </w:rPr>
        <w:t>(Zaya et al. 2017)</w:t>
      </w:r>
      <w:r>
        <w:fldChar w:fldCharType="end"/>
      </w:r>
      <w:r>
        <w:t xml:space="preserve">. Although glyphosate tolerant soybeans and maize were introduced to the US market in 1996 and 1998 respectively </w:t>
      </w:r>
      <w:r>
        <w:fldChar w:fldCharType="begin"/>
      </w:r>
      <w:r>
        <w:instrText xml:space="preserve"> ADDIN ZOTERO_ITEM CSL_CITATION {"citationID":"a85p3n616h","properties":{"formattedCitation":"(Duke and Powles 2009)","plainCitation":"(Duke and Powles 2009)","noteIndex":0},"citationItems":[{"id":1320,"uris":["http://zotero.org/users/3015424/items/MRPSQNIJ"],"uri":["http://zotero.org/users/3015424/items/MRPSQNIJ"],"itemData":{"id":1320,"type":"article-journal","title":"Glyphosate-resistant crops and weeds: now and in the future","container-title":"AgBioForum","page":"346-357","volume":"12","author":[{"family":"Duke","given":"Stephen O."},{"family":"Powles","given":"Stephen B"}],"issued":{"date-parts":[["2009"]]}}}],"schema":"https://github.com/citation-style-language/schema/raw/master/csl-citation.json"} </w:instrText>
      </w:r>
      <w:r>
        <w:fldChar w:fldCharType="separate"/>
      </w:r>
      <w:r w:rsidRPr="00D84390">
        <w:rPr>
          <w:rFonts w:ascii="Calibri" w:hAnsi="Calibri" w:cs="Calibri"/>
        </w:rPr>
        <w:t>(Duke and Powles 2009)</w:t>
      </w:r>
      <w:r>
        <w:fldChar w:fldCharType="end"/>
      </w:r>
      <w:r>
        <w:t xml:space="preserve">,  actual glyphosate use lagged behind, with dramatic increases in use of the pesticide in 1998- 2003 in soybean, and 2007-2008 in maize </w:t>
      </w:r>
      <w:r>
        <w:fldChar w:fldCharType="begin"/>
      </w:r>
      <w:r>
        <w:instrText xml:space="preserve"> ADDIN ZOTERO_ITEM CSL_CITATION {"citationID":"a1hl1lc5gv6","properties":{"formattedCitation":"(Baker 2017)","plainCitation":"(Baker 2017)","noteIndex":0},"citationItems":[{"id":1321,"uris":["http://zotero.org/users/3015424/items/THSXFBHU"],"uri":["http://zotero.org/users/3015424/items/THSXFBHU"],"itemData":{"id":1321,"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Pr="00731895">
        <w:rPr>
          <w:rFonts w:ascii="Calibri" w:hAnsi="Calibri" w:cs="Calibri"/>
        </w:rPr>
        <w:t>(Baker 2017)</w:t>
      </w:r>
      <w:r>
        <w:fldChar w:fldCharType="end"/>
      </w:r>
      <w:r>
        <w:t xml:space="preserve">. </w:t>
      </w:r>
    </w:p>
    <w:p w14:paraId="7C05C850" w14:textId="7315B310" w:rsidR="001A760B" w:rsidRDefault="00A601EA" w:rsidP="001A760B">
      <w:r>
        <w:t xml:space="preserve">However, additional drivers </w:t>
      </w:r>
      <w:r w:rsidR="00784564">
        <w:t xml:space="preserve">likely </w:t>
      </w:r>
      <w:r>
        <w:t xml:space="preserve">also 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3D6BFD">
        <w:instrText xml:space="preserve"> ADDIN ZOTERO_ITEM CSL_CITATION {"citationID":"a2i7trmq63f","properties":{"formattedCitation":"(Saunders et al. 2017)","plainCitation":"(Saunders et al. 2017)","noteIndex":0},"citationItems":[{"id":1318,"uris":["http://zotero.org/users/3015424/items/IT77ZTI6"],"uri":["http://zotero.org/users/3015424/items/IT77ZTI6"],"itemData":{"id":1318,"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1A760B" w:rsidRPr="004357F0">
        <w:rPr>
          <w:rFonts w:ascii="Calibri" w:hAnsi="Calibri" w:cs="Calibri"/>
        </w:rPr>
        <w:t>(Saunders et al. 2017)</w:t>
      </w:r>
      <w:r w:rsidR="001A760B">
        <w:fldChar w:fldCharType="end"/>
      </w:r>
      <w:r w:rsidR="001A760B">
        <w:t>.</w:t>
      </w:r>
      <w:r>
        <w:t xml:space="preserve"> Other </w:t>
      </w:r>
      <w:r w:rsidR="001A760B">
        <w:t xml:space="preserve">studies have implicated climate </w:t>
      </w:r>
      <w:r w:rsidR="001A760B">
        <w:fldChar w:fldCharType="begin"/>
      </w:r>
      <w:r w:rsidR="003D6BFD">
        <w:instrText xml:space="preserve"> ADDIN ZOTERO_ITEM CSL_CITATION {"citationID":"a1q25ckc7jk","properties":{"formattedCitation":"(Zipkin et al. 2012)","plainCitation":"(Zipkin et al. 2012)","noteIndex":0},"citationItems":[{"id":1317,"uris":["http://zotero.org/users/3015424/items/JRUA6RZK"],"uri":["http://zotero.org/users/3015424/items/JRUA6RZK"],"itemData":{"id":1317,"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1A760B" w:rsidRPr="004357F0">
        <w:rPr>
          <w:rFonts w:ascii="Calibri" w:hAnsi="Calibri" w:cs="Calibri"/>
        </w:rPr>
        <w:t>(Zipkin et al. 2012)</w:t>
      </w:r>
      <w:r w:rsidR="001A760B">
        <w:fldChar w:fldCharType="end"/>
      </w:r>
      <w:r w:rsidR="001A760B">
        <w:t xml:space="preserve">, </w:t>
      </w:r>
      <w:r w:rsidR="00217133">
        <w:t xml:space="preserve">extreme </w:t>
      </w:r>
      <w:r w:rsidR="001A760B">
        <w:t xml:space="preserve">weather events </w:t>
      </w:r>
      <w:r w:rsidR="001A760B">
        <w:fldChar w:fldCharType="begin"/>
      </w:r>
      <w:r w:rsidR="003D6BFD">
        <w:instrText xml:space="preserve"> ADDIN ZOTERO_ITEM CSL_CITATION {"citationID":"a28t0hbcl1g","properties":{"formattedCitation":"(Brower et al. 2004)","plainCitation":"(Brower et al. 2004)","noteIndex":0},"citationItems":[{"id":1316,"uris":["http://zotero.org/users/3015424/items/R6HTQIHT"],"uri":["http://zotero.org/users/3015424/items/R6HTQIHT"],"itemData":{"id":1316,"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1A760B" w:rsidRPr="004357F0">
        <w:rPr>
          <w:rFonts w:ascii="Calibri" w:hAnsi="Calibri" w:cs="Calibri"/>
        </w:rPr>
        <w:t>(Brower et al. 2004)</w:t>
      </w:r>
      <w:r w:rsidR="001A760B">
        <w:fldChar w:fldCharType="end"/>
      </w:r>
      <w:r w:rsidR="001A760B">
        <w:t xml:space="preserve">, changing habitat availability on wintering grounds </w:t>
      </w:r>
      <w:r w:rsidR="001A760B">
        <w:fldChar w:fldCharType="begin"/>
      </w:r>
      <w:r w:rsidR="003D6BFD">
        <w:instrText xml:space="preserve"> ADDIN ZOTERO_ITEM CSL_CITATION {"citationID":"a1hnagcerbh","properties":{"formattedCitation":"(Vidal and Rend\\uc0\\u243{}n-Salinas 2014)","plainCitation":"(Vidal and Rendón-Salinas 2014)","noteIndex":0},"citationItems":[{"id":1315,"uris":["http://zotero.org/users/3015424/items/9P4G2UCM"],"uri":["http://zotero.org/users/3015424/items/9P4G2UCM"],"itemData":{"id":131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3D6BFD" w:rsidRPr="00B71576">
        <w:rPr>
          <w:rFonts w:ascii="Calibri" w:hAnsi="Calibri" w:cs="Calibri"/>
          <w:szCs w:val="24"/>
        </w:rPr>
        <w:t>(Vidal and Rendón-Salinas 2014)</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647F76">
        <w:instrText xml:space="preserve"> ADDIN ZOTERO_ITEM CSL_CITATION {"citationID":"hDDDWjmb","properties":{"formattedCitation":"(Davis and Altizer 2015)","plainCitation":"(Davis and Altizer 2015)","noteIndex":0},"citationItems":[{"id":2080,"uris":["http://zotero.org/users/3015424/items/CT37BZBS"],"uri":["http://zotero.org/users/3015424/items/CT37BZBS"],"itemData":{"id":2080,"type":"article-journal","title":"New Perspectives on Monarch Migration, Evolution, and Population Biology","container-title":"Monarchs in a Changing World: Biology and Conservation of an Iconic Butterfly","page":"203","author":[{"family":"Davis","given":"ANDREW K."},{"family":"Altizer","given":"SONIA"}],"issued":{"date-parts":[["2015"]]}}}],"schema":"https://github.com/citation-style-language/schema/raw/master/csl-citation.json"} </w:instrText>
      </w:r>
      <w:r w:rsidR="00647F76">
        <w:fldChar w:fldCharType="separate"/>
      </w:r>
      <w:r w:rsidR="00647F76" w:rsidRPr="00647F76">
        <w:rPr>
          <w:rFonts w:ascii="Calibri" w:hAnsi="Calibri" w:cs="Calibri"/>
        </w:rPr>
        <w:t>(Davis and Altizer 2015)</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regime shifts </w:t>
      </w:r>
      <w:r w:rsidR="000F0016">
        <w:t>complicated</w:t>
      </w:r>
      <w:r w:rsidR="001A760B">
        <w:t>.</w:t>
      </w:r>
    </w:p>
    <w:p w14:paraId="2DC1886C" w14:textId="10FCA8E2" w:rsidR="00493C01" w:rsidRDefault="00493C01" w:rsidP="00493C01">
      <w:pPr>
        <w:rPr>
          <w:b/>
        </w:rPr>
      </w:pPr>
      <w:r w:rsidRPr="00633A5C">
        <w:rPr>
          <w:b/>
        </w:rPr>
        <w:t>Discussion</w:t>
      </w:r>
    </w:p>
    <w:p w14:paraId="43E25267" w14:textId="22836812" w:rsidR="00AC5574" w:rsidRDefault="00CF1B74" w:rsidP="00705548">
      <w:r>
        <w:t xml:space="preserve">The </w:t>
      </w:r>
      <w:r w:rsidR="00C32614">
        <w:t xml:space="preserve">RSD model </w:t>
      </w:r>
      <w:r>
        <w:t xml:space="preserve">provides a novel and objective tool for </w:t>
      </w:r>
      <w:r w:rsidR="00575692">
        <w:t>evaluating changes in parameter</w:t>
      </w:r>
      <w:r w:rsidR="00B85863">
        <w:t xml:space="preserve"> value</w:t>
      </w:r>
      <w:r w:rsidR="00575692">
        <w:t>s</w:t>
      </w:r>
      <w:r w:rsidR="00F07910">
        <w:t xml:space="preserve"> that govern natural populations</w:t>
      </w:r>
      <w:r w:rsidR="00575692">
        <w:t xml:space="preserve">, such as carrying capacity and </w:t>
      </w:r>
      <w:r w:rsidR="00F07910">
        <w:t xml:space="preserve">population </w:t>
      </w:r>
      <w:r w:rsidR="00575692">
        <w:t>growth rates</w:t>
      </w:r>
      <w:r>
        <w:t xml:space="preserve">. As illustrated with </w:t>
      </w:r>
      <w:r>
        <w:lastRenderedPageBreak/>
        <w:t xml:space="preserve">our </w:t>
      </w:r>
      <w:r w:rsidR="000B5C2F">
        <w:t xml:space="preserve">simulations and </w:t>
      </w:r>
      <w:r>
        <w:t xml:space="preserve">case studies, </w:t>
      </w:r>
      <w:r w:rsidR="0010648E">
        <w:t xml:space="preserve">the RSD </w:t>
      </w:r>
      <w:r w:rsidR="001970FF">
        <w:t xml:space="preserve">model </w:t>
      </w:r>
      <w:r w:rsidR="0010648E">
        <w:t>can</w:t>
      </w:r>
      <w:r w:rsidR="00575692">
        <w:t xml:space="preserve"> </w:t>
      </w:r>
      <w:r>
        <w:t xml:space="preserve">not only identify and quantify parameters changes but </w:t>
      </w:r>
      <w:r w:rsidR="0037042E">
        <w:t xml:space="preserve">also </w:t>
      </w:r>
      <w:r>
        <w:t>provide insight into</w:t>
      </w:r>
      <w:r w:rsidR="00943259">
        <w:t xml:space="preserve"> system</w:t>
      </w:r>
      <w:r>
        <w:t xml:space="preserve"> drivers </w:t>
      </w:r>
      <w:r w:rsidR="00575692">
        <w:t xml:space="preserve">and help </w:t>
      </w:r>
      <w:r w:rsidR="008E1411">
        <w:t>detect</w:t>
      </w:r>
      <w:r w:rsidR="00575692">
        <w:t xml:space="preserve"> time frames </w:t>
      </w:r>
      <w:r w:rsidR="008E1411">
        <w:t>w</w:t>
      </w:r>
      <w:r w:rsidR="00F91DD5">
        <w:t>h</w:t>
      </w:r>
      <w:r w:rsidR="008E1411">
        <w:t xml:space="preserve">ere research should be </w:t>
      </w:r>
      <w:r w:rsidR="00681A31">
        <w:t>focused</w:t>
      </w:r>
      <w:r w:rsidR="00575692">
        <w:t xml:space="preserve"> more closely</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p>
    <w:p w14:paraId="46B8581B" w14:textId="0D3B5BC6" w:rsidR="003F34F4" w:rsidRDefault="002A75AC" w:rsidP="003F34F4">
      <w:r>
        <w:t xml:space="preserve">The </w:t>
      </w:r>
      <w:r w:rsidR="003F34F4">
        <w:t xml:space="preserve">performance </w:t>
      </w:r>
      <w:r>
        <w:t xml:space="preserve">of the RSD model </w:t>
      </w:r>
      <w:r w:rsidR="003F34F4">
        <w:t>was relatively 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 had little</w:t>
      </w:r>
      <w:r w:rsidR="006E5956">
        <w:t xml:space="preserve"> effect on model 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RSD model</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K</w:t>
      </w:r>
      <w:r w:rsidR="003F34F4">
        <w:t xml:space="preserve"> 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in</w:t>
      </w:r>
      <w:r w:rsidR="003F34F4" w:rsidRPr="00BC62D0">
        <w:rPr>
          <w:i/>
        </w:rPr>
        <w:t xml:space="preserve"> r</w:t>
      </w:r>
      <w:r w:rsidR="003F34F4">
        <w:t xml:space="preserve"> </w:t>
      </w:r>
      <w:r w:rsidR="002B66A4">
        <w:t xml:space="preserve">were </w:t>
      </w:r>
      <w:r w:rsidR="00D33A6B">
        <w:t>harder to detect</w:t>
      </w:r>
      <w:r w:rsidR="003F34F4">
        <w:t xml:space="preserve">, but this effect varied </w:t>
      </w:r>
      <w:r w:rsidR="00D33A6B">
        <w:t>by</w:t>
      </w:r>
      <w:r w:rsidR="003F34F4">
        <w:t xml:space="preserve"> parameterization complexity (Figs. 1, 2 D).  Although larger shifts in regression parameters would, intuitively, lead to a higher likelihood of detection, large shifts in </w:t>
      </w:r>
      <w:proofErr w:type="spellStart"/>
      <w:r w:rsidR="003F34F4" w:rsidRPr="00BC62D0">
        <w:rPr>
          <w:i/>
        </w:rPr>
        <w:t>r</w:t>
      </w:r>
      <w:r w:rsidR="003F34F4">
        <w:t xml:space="preserve"> </w:t>
      </w:r>
      <w:r w:rsidR="00812DF3">
        <w:t>are</w:t>
      </w:r>
      <w:proofErr w:type="spellEnd"/>
      <w:r w:rsidR="003F34F4">
        <w:t xml:space="preserve"> also more likely to induce large v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model 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71E4DCF6" w14:textId="7258AC19" w:rsidR="00AC5574" w:rsidRDefault="00860740" w:rsidP="00705548">
      <w:r>
        <w:t xml:space="preserve">In applying </w:t>
      </w:r>
      <w:r w:rsidR="00AC5574">
        <w:t>these insights to our case studies, we found interpretation of the ladybeetle example was relatively straightforward</w:t>
      </w:r>
      <w:r w:rsidR="002C754D">
        <w:t xml:space="preserve"> (Fig. </w:t>
      </w:r>
      <w:r w:rsidR="008B4B47">
        <w:t>3</w:t>
      </w:r>
      <w:r w:rsidR="002C754D">
        <w:t>)</w:t>
      </w:r>
      <w:r w:rsidR="00AC5574">
        <w:t xml:space="preserve">. Our </w:t>
      </w:r>
      <w:r w:rsidR="002C754D">
        <w:t xml:space="preserve">top </w:t>
      </w:r>
      <w:r w:rsidR="00AC5574">
        <w:t xml:space="preserve">break point </w:t>
      </w:r>
      <w:r w:rsidR="002C754D">
        <w:t>combination and the equivalently-performing set did not contain contradictory information</w:t>
      </w:r>
      <w:r w:rsidR="009013FB">
        <w:t xml:space="preserve">: </w:t>
      </w:r>
      <w:r w:rsidR="002C754D">
        <w:t>each candidate set was simply a subset of breakpoints from the most complex set, and only two break points were found.</w:t>
      </w:r>
      <w:r w:rsidR="009B08ED">
        <w:t xml:space="preserve"> </w:t>
      </w:r>
      <w:r w:rsidR="002C754D">
        <w:t>Both of these break points were associated with moderate or greater weights</w:t>
      </w:r>
      <w:r w:rsidR="009B08ED">
        <w:t xml:space="preserve">, </w:t>
      </w:r>
      <w:r w:rsidR="00FB68C4">
        <w:t xml:space="preserve">although the values of these break weights were </w:t>
      </w:r>
      <w:r w:rsidR="000D593E">
        <w:t xml:space="preserve">in the </w:t>
      </w:r>
      <w:r w:rsidR="00FB68C4">
        <w:t xml:space="preserve">intermediate </w:t>
      </w:r>
      <w:r w:rsidR="000D593E">
        <w:t>range (i.e., between 0.2 and 0.8)</w:t>
      </w:r>
      <w:r w:rsidR="00FB68C4">
        <w:t xml:space="preserve">, suggesting breaks in natural systems </w:t>
      </w:r>
      <w:r w:rsidR="00DC7E7D">
        <w:t xml:space="preserve">may </w:t>
      </w:r>
      <w:r w:rsidR="00FB68C4">
        <w:t>not</w:t>
      </w:r>
      <w:r w:rsidR="003A0EFE">
        <w:t xml:space="preserve"> be as well</w:t>
      </w:r>
      <w:r w:rsidR="00FB68C4">
        <w:t xml:space="preserve"> behave</w:t>
      </w:r>
      <w:r w:rsidR="003A0EFE">
        <w:t>d</w:t>
      </w:r>
      <w:r w:rsidR="00FB68C4">
        <w:t xml:space="preserve"> as those in simulated data.</w:t>
      </w:r>
      <w:r w:rsidR="002C754D">
        <w:t xml:space="preserve"> </w:t>
      </w:r>
      <w:r w:rsidR="009013FB">
        <w:t xml:space="preserve">The monarch butterfly case study </w:t>
      </w:r>
      <w:r w:rsidR="00CA61B2">
        <w:t xml:space="preserve">results </w:t>
      </w:r>
      <w:r w:rsidR="009013FB">
        <w:t>w</w:t>
      </w:r>
      <w:r w:rsidR="00CA61B2">
        <w:t>ere</w:t>
      </w:r>
      <w:r w:rsidR="009013FB">
        <w:t xml:space="preserve"> </w:t>
      </w:r>
      <w:r w:rsidR="003F34F4">
        <w:t xml:space="preserve">slightly more ambiguous, as the model selection tool identified a break that the weighting tool indicated to be erroneous </w:t>
      </w:r>
      <w:r w:rsidR="009013FB">
        <w:t xml:space="preserve">(Fig. </w:t>
      </w:r>
      <w:r w:rsidR="008B4B47">
        <w:t>4</w:t>
      </w:r>
      <w:r w:rsidR="009013FB">
        <w:t>).</w:t>
      </w:r>
      <w:r w:rsidR="00202BBB">
        <w:t xml:space="preserve"> </w:t>
      </w:r>
      <w:r w:rsidR="00FB68C4">
        <w:t xml:space="preserve">Weights of the two </w:t>
      </w:r>
      <w:r w:rsidR="008C1707">
        <w:t>most strongly-supported</w:t>
      </w:r>
      <w:r w:rsidR="00FB68C4">
        <w:t xml:space="preserve"> breaks were numerically similar to those of the ladybeetle case study,</w:t>
      </w:r>
      <w:r w:rsidR="003F34F4">
        <w:t xml:space="preserve"> and are </w:t>
      </w:r>
      <w:r w:rsidR="001B760E">
        <w:t xml:space="preserve">also </w:t>
      </w:r>
      <w:r w:rsidR="005F7CD2">
        <w:t>interpretable with</w:t>
      </w:r>
      <w:r w:rsidR="001B760E">
        <w:t xml:space="preserve"> knowledge of the study system</w:t>
      </w:r>
      <w:r w:rsidR="00461BE3">
        <w:t>.</w:t>
      </w:r>
      <w:r w:rsidR="003F34F4">
        <w:t xml:space="preserve"> </w:t>
      </w:r>
      <w:r w:rsidR="00461BE3">
        <w:t>However, the</w:t>
      </w:r>
      <w:r w:rsidR="00FB68C4">
        <w:t xml:space="preserve"> model selection results suggest additional, superimposed processes may be affecting monarch population dynamics</w:t>
      </w:r>
      <w:r w:rsidR="00FA16C8">
        <w:t xml:space="preserve"> and creating a noisier signal.</w:t>
      </w:r>
    </w:p>
    <w:p w14:paraId="0D122076" w14:textId="03507290" w:rsidR="00A439FD" w:rsidRDefault="00A439FD" w:rsidP="00A439FD">
      <w:r>
        <w:t xml:space="preserve">We recommend users carefully consider the limitations of the </w:t>
      </w:r>
      <w:r w:rsidR="00181FCF">
        <w:t xml:space="preserve">RSD model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ou</w:t>
      </w:r>
      <w:r w:rsidR="00AF4CA7">
        <w:t>r</w:t>
      </w:r>
      <w:r w:rsidR="00F51A47">
        <w:t xml:space="preserve"> model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RSD model could be used on the time period of interest alone to minimize the likelihood of distracting or erroneous results.</w:t>
      </w:r>
      <w:r w:rsidR="004C1499">
        <w:t xml:space="preserve"> </w:t>
      </w:r>
    </w:p>
    <w:p w14:paraId="02CE91AA" w14:textId="5A5887BB" w:rsidR="00202BBB" w:rsidRDefault="00A542EC">
      <w:pPr>
        <w:rPr>
          <w:b/>
        </w:rPr>
      </w:pPr>
      <w:r>
        <w:t xml:space="preserve">The RSD model functions as a method for identifying break points within time series data and </w:t>
      </w:r>
      <w:r w:rsidR="001C4368">
        <w:t xml:space="preserve">quantifying the </w:t>
      </w:r>
      <w:r>
        <w:t xml:space="preserve">strength of evidence for each </w:t>
      </w:r>
      <w:r w:rsidR="001C4368">
        <w:t xml:space="preserve">potential </w:t>
      </w:r>
      <w:r>
        <w:t xml:space="preserve">break point. </w:t>
      </w:r>
      <w:r w:rsidR="006B22D8">
        <w:t xml:space="preserve">We illustrated our approach with the Ricker model as the functional form governing population dynamics. However, the central dynamic model could be changed or modified to incorporate </w:t>
      </w:r>
      <w:r w:rsidR="001633C0">
        <w:t xml:space="preserve">other, </w:t>
      </w:r>
      <w:r w:rsidR="006B22D8">
        <w:t xml:space="preserve">more complicated population processes. </w:t>
      </w:r>
      <w:r w:rsidRPr="0014050F">
        <w:lastRenderedPageBreak/>
        <w:t xml:space="preserve">When interpreted in the context of species biology, the </w:t>
      </w:r>
      <w:r>
        <w:t>RSD model</w:t>
      </w:r>
      <w:r w:rsidRPr="0014050F">
        <w:t xml:space="preserve"> has the potential to aid management decisions</w:t>
      </w:r>
      <w:r>
        <w:t xml:space="preserve">, </w:t>
      </w:r>
      <w:r w:rsidRPr="0014050F">
        <w:t>identify critical drivers of change in species</w:t>
      </w:r>
      <w:r>
        <w:t>’</w:t>
      </w:r>
      <w:r w:rsidRPr="0014050F">
        <w:t xml:space="preserve"> dynamics</w:t>
      </w:r>
      <w:r>
        <w:t>, and help determine where best to focus additional research efforts</w:t>
      </w:r>
      <w:r w:rsidRPr="0014050F">
        <w:t xml:space="preserve">. </w:t>
      </w:r>
      <w:r w:rsidR="00202BBB">
        <w:rPr>
          <w:b/>
        </w:rPr>
        <w:br w:type="page"/>
      </w:r>
    </w:p>
    <w:p w14:paraId="7480F7EF" w14:textId="5BEF34EF" w:rsidR="00493C01" w:rsidRPr="00633A5C" w:rsidRDefault="00493C01" w:rsidP="00493C01">
      <w:pPr>
        <w:rPr>
          <w:b/>
        </w:rPr>
      </w:pPr>
      <w:r w:rsidRPr="00633A5C">
        <w:rPr>
          <w:b/>
        </w:rPr>
        <w:lastRenderedPageBreak/>
        <w:t>References</w:t>
      </w:r>
    </w:p>
    <w:p w14:paraId="7C0711F8" w14:textId="77777777" w:rsidR="00553C76" w:rsidRDefault="00493C01" w:rsidP="006F7B30">
      <w:pPr>
        <w:pStyle w:val="Bibliography"/>
      </w:pPr>
      <w:r>
        <w:fldChar w:fldCharType="begin"/>
      </w:r>
      <w:r w:rsidR="00312392">
        <w:instrText xml:space="preserve"> ADDIN ZOTERO_BIBL {"uncited":[],"omitted":[],"custom":[]} CSL_BIBLIOGRAPHY </w:instrText>
      </w:r>
      <w:r>
        <w:fldChar w:fldCharType="separate"/>
      </w:r>
      <w:r w:rsidR="00553C76">
        <w:rPr>
          <w:b/>
          <w:bCs/>
        </w:rPr>
        <w:t>Bahlai, C. A., M. Colunga-Garcia, S. H. Gage, and D. A. Landis</w:t>
      </w:r>
      <w:r w:rsidR="00553C76">
        <w:t xml:space="preserve">. </w:t>
      </w:r>
      <w:r w:rsidR="00553C76">
        <w:rPr>
          <w:b/>
          <w:bCs/>
        </w:rPr>
        <w:t>2013</w:t>
      </w:r>
      <w:r w:rsidR="00553C76">
        <w:t>. Long term functional dynamics of an aphidophagous coccinellid community are unchanged in response to repeated invasion. PLoS One. 8: e83407.</w:t>
      </w:r>
    </w:p>
    <w:p w14:paraId="3649641C" w14:textId="77777777" w:rsidR="00553C76" w:rsidRDefault="00553C76" w:rsidP="006F7B30">
      <w:pPr>
        <w:pStyle w:val="Bibliography"/>
      </w:pPr>
      <w:r>
        <w:rPr>
          <w:b/>
          <w:bCs/>
        </w:rPr>
        <w:t>Bahlai, C. A., and M. K. Sears</w:t>
      </w:r>
      <w:r>
        <w:t xml:space="preserve">. </w:t>
      </w:r>
      <w:r>
        <w:rPr>
          <w:b/>
          <w:bCs/>
        </w:rPr>
        <w:t>2009</w:t>
      </w:r>
      <w:r>
        <w:t>. Population dynamics of Harmonia axyridis and Aphis glycines in Niagara Peninsula soybean fields and vineyards. Journal of the Entomological Society of Ontario. 140: 27–39.</w:t>
      </w:r>
    </w:p>
    <w:p w14:paraId="38925A51" w14:textId="77777777" w:rsidR="00553C76" w:rsidRDefault="00553C76" w:rsidP="006F7B30">
      <w:pPr>
        <w:pStyle w:val="Bibliography"/>
      </w:pPr>
      <w:r>
        <w:rPr>
          <w:b/>
          <w:bCs/>
        </w:rPr>
        <w:t>Bahlai, C. A., W. vander Werf, M. O’Neal, L. Hemerik, and D. A. Landis</w:t>
      </w:r>
      <w:r>
        <w:t xml:space="preserve">. </w:t>
      </w:r>
      <w:r>
        <w:rPr>
          <w:b/>
          <w:bCs/>
        </w:rPr>
        <w:t>2015</w:t>
      </w:r>
      <w:r>
        <w:t>. Shifts in dynamic regime of an invasive lady beetle are linked to the invasion and insecticidal management of its prey. Ecological Applications.</w:t>
      </w:r>
    </w:p>
    <w:p w14:paraId="619FAE97" w14:textId="77777777" w:rsidR="00553C76" w:rsidRDefault="00553C76" w:rsidP="006F7B30">
      <w:pPr>
        <w:pStyle w:val="Bibliography"/>
      </w:pPr>
      <w:r>
        <w:rPr>
          <w:b/>
          <w:bCs/>
        </w:rPr>
        <w:t>Bahlai, C., M. Colunga-Garcia, S. Gage, and D. Landis</w:t>
      </w:r>
      <w:r>
        <w:t xml:space="preserve">. </w:t>
      </w:r>
      <w:r>
        <w:rPr>
          <w:b/>
          <w:bCs/>
        </w:rPr>
        <w:t>2015</w:t>
      </w:r>
      <w:r>
        <w:t>. The role of exotic ladybeetles in the decline of native ladybeetle populations: evidence from long-term monitoring. Biol Invasions. 17: 1005–1024.</w:t>
      </w:r>
    </w:p>
    <w:p w14:paraId="45F9B68A" w14:textId="77777777" w:rsidR="00553C76" w:rsidRDefault="00553C76" w:rsidP="006F7B30">
      <w:pPr>
        <w:pStyle w:val="Bibliography"/>
      </w:pPr>
      <w:r>
        <w:rPr>
          <w:b/>
          <w:bCs/>
        </w:rPr>
        <w:t>Baker, N. T.</w:t>
      </w:r>
      <w:r>
        <w:t xml:space="preserve"> </w:t>
      </w:r>
      <w:r>
        <w:rPr>
          <w:b/>
          <w:bCs/>
        </w:rPr>
        <w:t>2017</w:t>
      </w:r>
      <w:r>
        <w:t>. Estimated annual agricultural pesticide use by crop group for states of the conterminous United States, 1992-2014. National Water Quality Assessment Program.</w:t>
      </w:r>
    </w:p>
    <w:p w14:paraId="17DCA440" w14:textId="77777777" w:rsidR="00553C76" w:rsidRDefault="00553C76" w:rsidP="006F7B30">
      <w:pPr>
        <w:pStyle w:val="Bibliography"/>
      </w:pPr>
      <w:r>
        <w:rPr>
          <w:b/>
          <w:bCs/>
        </w:rPr>
        <w:t>Barraquand, F., S. Louca, K. C. Abbott, C. A. Cobbold, F. Cordoleani, D. L. DeAngelis, B. D. Elderd, J. W. Fox, P. Greenwood, and F. M. Hilker</w:t>
      </w:r>
      <w:r>
        <w:t xml:space="preserve">. </w:t>
      </w:r>
      <w:r>
        <w:rPr>
          <w:b/>
          <w:bCs/>
        </w:rPr>
        <w:t>2017</w:t>
      </w:r>
      <w:r>
        <w:t>. Moving forward in circles: challenges and opportunities in modelling population cycles. Ecology letters. 20: 1074–1092.</w:t>
      </w:r>
    </w:p>
    <w:p w14:paraId="0695F61B" w14:textId="77777777" w:rsidR="00553C76" w:rsidRDefault="00553C76" w:rsidP="006F7B30">
      <w:pPr>
        <w:pStyle w:val="Bibliography"/>
      </w:pPr>
      <w:r>
        <w:rPr>
          <w:b/>
          <w:bCs/>
        </w:rPr>
        <w:t>Berryman, A., and M. Lima</w:t>
      </w:r>
      <w:r>
        <w:t xml:space="preserve">. </w:t>
      </w:r>
      <w:r>
        <w:rPr>
          <w:b/>
          <w:bCs/>
        </w:rPr>
        <w:t>2006</w:t>
      </w:r>
      <w:r>
        <w:t>. Deciphering the effects of climate on animal populations: diagnostic analysis provides new interpretation of Soay sheep dynamics. The American Naturalist. 168: 784–795.</w:t>
      </w:r>
    </w:p>
    <w:p w14:paraId="420F2EE5" w14:textId="77777777" w:rsidR="00553C76" w:rsidRDefault="00553C76" w:rsidP="006F7B30">
      <w:pPr>
        <w:pStyle w:val="Bibliography"/>
      </w:pPr>
      <w:r>
        <w:rPr>
          <w:b/>
          <w:bCs/>
        </w:rPr>
        <w:t>Bestelmeyer, B. T., A. M. Ellison, W. R. Fraser, K. B. Gorman, S. J. Holbrook, C. M. Laney, M. D. Ohman, D. P. C. Peters, F. C. Pillsbury, A. Rassweiler, R. J. Schmitt, and S. Sharma</w:t>
      </w:r>
      <w:r>
        <w:t xml:space="preserve">. </w:t>
      </w:r>
      <w:r>
        <w:rPr>
          <w:b/>
          <w:bCs/>
        </w:rPr>
        <w:t>2011</w:t>
      </w:r>
      <w:r>
        <w:t>. Analysis of abrupt transitions in ecological systems. Ecosphere. 2: art129.</w:t>
      </w:r>
    </w:p>
    <w:p w14:paraId="5B86CCCC" w14:textId="77777777" w:rsidR="00553C76" w:rsidRDefault="00553C76" w:rsidP="006F7B30">
      <w:pPr>
        <w:pStyle w:val="Bibliography"/>
      </w:pPr>
      <w:r>
        <w:rPr>
          <w:b/>
          <w:bCs/>
        </w:rPr>
        <w:t>Beverton, R. J., and S. J. Holt</w:t>
      </w:r>
      <w:r>
        <w:t xml:space="preserve">. </w:t>
      </w:r>
      <w:r>
        <w:rPr>
          <w:b/>
          <w:bCs/>
        </w:rPr>
        <w:t>1957</w:t>
      </w:r>
      <w:r>
        <w:t>. On the dynamics of exploited fish populations. Springer Science &amp; Business Media.</w:t>
      </w:r>
    </w:p>
    <w:p w14:paraId="5D6BA47F" w14:textId="77777777" w:rsidR="00553C76" w:rsidRDefault="00553C76" w:rsidP="006F7B30">
      <w:pPr>
        <w:pStyle w:val="Bibliography"/>
      </w:pPr>
      <w:r>
        <w:rPr>
          <w:b/>
          <w:bCs/>
        </w:rPr>
        <w:t>Bjørnstad, O. N., and B. T. Grenfell</w:t>
      </w:r>
      <w:r>
        <w:t xml:space="preserve">. </w:t>
      </w:r>
      <w:r>
        <w:rPr>
          <w:b/>
          <w:bCs/>
        </w:rPr>
        <w:t>2001</w:t>
      </w:r>
      <w:r>
        <w:t>. Noisy Clockwork: Time Series Analysis of Population Fluctuations in Animals. Science. 293: 638.</w:t>
      </w:r>
    </w:p>
    <w:p w14:paraId="059275AE" w14:textId="77777777" w:rsidR="00553C76" w:rsidRDefault="00553C76" w:rsidP="006F7B30">
      <w:pPr>
        <w:pStyle w:val="Bibliography"/>
      </w:pPr>
      <w:r>
        <w:rPr>
          <w:b/>
          <w:bCs/>
        </w:rPr>
        <w:t>Boettiger, C.</w:t>
      </w:r>
      <w:r>
        <w:t xml:space="preserve"> </w:t>
      </w:r>
      <w:r>
        <w:rPr>
          <w:b/>
          <w:bCs/>
        </w:rPr>
        <w:t>2018</w:t>
      </w:r>
      <w:r>
        <w:t>. From noise to knowledge: how randomness generates novel phenomena and reveals information. Ecology Letters. 21: 1255–1267.</w:t>
      </w:r>
    </w:p>
    <w:p w14:paraId="5EB94A02" w14:textId="77777777" w:rsidR="00553C76" w:rsidRDefault="00553C76" w:rsidP="006F7B30">
      <w:pPr>
        <w:pStyle w:val="Bibliography"/>
      </w:pPr>
      <w:r>
        <w:rPr>
          <w:b/>
          <w:bCs/>
        </w:rPr>
        <w:t>Braun, J. V., and H.-G. Muller</w:t>
      </w:r>
      <w:r>
        <w:t xml:space="preserve">. </w:t>
      </w:r>
      <w:r>
        <w:rPr>
          <w:b/>
          <w:bCs/>
        </w:rPr>
        <w:t>1998</w:t>
      </w:r>
      <w:r>
        <w:t>. Statistical Methods for DNA Sequence Segmentation. Statistical Science. 13: 142–162.</w:t>
      </w:r>
    </w:p>
    <w:p w14:paraId="0559189B" w14:textId="77777777" w:rsidR="00553C76" w:rsidRDefault="00553C76" w:rsidP="006F7B30">
      <w:pPr>
        <w:pStyle w:val="Bibliography"/>
      </w:pPr>
      <w:r>
        <w:rPr>
          <w:b/>
          <w:bCs/>
        </w:rPr>
        <w:t>Brook, B. W., and C. J. Bradshaw</w:t>
      </w:r>
      <w:r>
        <w:t xml:space="preserve">. </w:t>
      </w:r>
      <w:r>
        <w:rPr>
          <w:b/>
          <w:bCs/>
        </w:rPr>
        <w:t>2006</w:t>
      </w:r>
      <w:r>
        <w:t>. Strength of evidence for density dependence in abundance time series of 1198 species. Ecology. 87: 1445–1451.</w:t>
      </w:r>
    </w:p>
    <w:p w14:paraId="461198AC" w14:textId="77777777" w:rsidR="00553C76" w:rsidRDefault="00553C76" w:rsidP="006F7B30">
      <w:pPr>
        <w:pStyle w:val="Bibliography"/>
      </w:pPr>
      <w:r>
        <w:rPr>
          <w:b/>
          <w:bCs/>
        </w:rPr>
        <w:t>Brower, L. P., D. R. Kust, E. Rendon-Salinas, E. G. Serrano, K. R. Kust, J. Miller, C. Fernandez del Rey, and K. Pape</w:t>
      </w:r>
      <w:r>
        <w:t xml:space="preserve">. </w:t>
      </w:r>
      <w:r>
        <w:rPr>
          <w:b/>
          <w:bCs/>
        </w:rPr>
        <w:t>2004</w:t>
      </w:r>
      <w:r>
        <w:t>. Catastrophic winter storm mortality of monarch butterflies in Mexico during January 2002. The Monarch butterfly: biology and conservation. 151–166.</w:t>
      </w:r>
    </w:p>
    <w:p w14:paraId="2C1AD853" w14:textId="77777777" w:rsidR="00553C76" w:rsidRDefault="00553C76" w:rsidP="006F7B30">
      <w:pPr>
        <w:pStyle w:val="Bibliography"/>
      </w:pPr>
      <w:r>
        <w:rPr>
          <w:b/>
          <w:bCs/>
        </w:rPr>
        <w:t>Burnham, K. P., and D. R. Anderson</w:t>
      </w:r>
      <w:r>
        <w:t xml:space="preserve">. </w:t>
      </w:r>
      <w:r>
        <w:rPr>
          <w:b/>
          <w:bCs/>
        </w:rPr>
        <w:t>2002</w:t>
      </w:r>
      <w:r>
        <w:t>. Model selection and multimodal inference: a practical information-theoretic approach, 2nd ed. Springer Science + Business Media, LLC, New York.</w:t>
      </w:r>
    </w:p>
    <w:p w14:paraId="1CE9B9D4" w14:textId="77777777" w:rsidR="00553C76" w:rsidRDefault="00553C76" w:rsidP="006F7B30">
      <w:pPr>
        <w:pStyle w:val="Bibliography"/>
      </w:pPr>
      <w:r>
        <w:rPr>
          <w:b/>
          <w:bCs/>
        </w:rPr>
        <w:t>Carpenter, S. R., W. A. Brock, J. J. Cole, J. F. Kitchell, and M. L. Pace</w:t>
      </w:r>
      <w:r>
        <w:t xml:space="preserve">. </w:t>
      </w:r>
      <w:r>
        <w:rPr>
          <w:b/>
          <w:bCs/>
        </w:rPr>
        <w:t>2008</w:t>
      </w:r>
      <w:r>
        <w:t>. Leading indicators of trophic cascades. Ecology Letters. 11: 128–138.</w:t>
      </w:r>
    </w:p>
    <w:p w14:paraId="4D8AAD0B" w14:textId="77777777" w:rsidR="00553C76" w:rsidRDefault="00553C76" w:rsidP="006F7B30">
      <w:pPr>
        <w:pStyle w:val="Bibliography"/>
      </w:pPr>
      <w:r>
        <w:rPr>
          <w:b/>
          <w:bCs/>
        </w:rPr>
        <w:t>Cazelles, B., M. Chavez, D. Berteaux, F. Ménard, J. O. Vik, S. Jenouvrier, and N. C. Stenseth</w:t>
      </w:r>
      <w:r>
        <w:t xml:space="preserve">. </w:t>
      </w:r>
      <w:r>
        <w:rPr>
          <w:b/>
          <w:bCs/>
        </w:rPr>
        <w:t>2008</w:t>
      </w:r>
      <w:r>
        <w:t>. Wavelet analysis of ecological time series. Oecologia. 156: 287–304.</w:t>
      </w:r>
    </w:p>
    <w:p w14:paraId="5C1D4D38" w14:textId="77777777" w:rsidR="00553C76" w:rsidRDefault="00553C76" w:rsidP="006F7B30">
      <w:pPr>
        <w:pStyle w:val="Bibliography"/>
      </w:pPr>
      <w:r>
        <w:rPr>
          <w:b/>
          <w:bCs/>
        </w:rPr>
        <w:t>Davis, A. K., and S. Altizer</w:t>
      </w:r>
      <w:r>
        <w:t xml:space="preserve">. </w:t>
      </w:r>
      <w:r>
        <w:rPr>
          <w:b/>
          <w:bCs/>
        </w:rPr>
        <w:t>2015</w:t>
      </w:r>
      <w:r>
        <w:t>. New Perspectives on Monarch Migration, Evolution, and Population Biology. Monarchs in a Changing World: Biology and Conservation of an Iconic Butterfly. 203.</w:t>
      </w:r>
    </w:p>
    <w:p w14:paraId="6B284F75" w14:textId="77777777" w:rsidR="00553C76" w:rsidRDefault="00553C76" w:rsidP="006F7B30">
      <w:pPr>
        <w:pStyle w:val="Bibliography"/>
      </w:pPr>
      <w:r>
        <w:rPr>
          <w:b/>
          <w:bCs/>
        </w:rPr>
        <w:t>Duke, S. O., and S. B. Powles</w:t>
      </w:r>
      <w:r>
        <w:t xml:space="preserve">. </w:t>
      </w:r>
      <w:r>
        <w:rPr>
          <w:b/>
          <w:bCs/>
        </w:rPr>
        <w:t>2009</w:t>
      </w:r>
      <w:r>
        <w:t>. Glyphosate-resistant crops and weeds: now and in the future. AgBioForum. 12: 346–357.</w:t>
      </w:r>
    </w:p>
    <w:p w14:paraId="047D2DD9" w14:textId="77777777" w:rsidR="00553C76" w:rsidRDefault="00553C76" w:rsidP="006F7B30">
      <w:pPr>
        <w:pStyle w:val="Bibliography"/>
      </w:pPr>
      <w:r>
        <w:rPr>
          <w:b/>
          <w:bCs/>
        </w:rPr>
        <w:lastRenderedPageBreak/>
        <w:t>Eason, T., A. S. Garmestani, C. A. Stow, C. Rojo, M. Alvarez-Cobelas, and H. Cabezas</w:t>
      </w:r>
      <w:r>
        <w:t xml:space="preserve">. </w:t>
      </w:r>
      <w:r>
        <w:rPr>
          <w:b/>
          <w:bCs/>
        </w:rPr>
        <w:t>2016</w:t>
      </w:r>
      <w:r>
        <w:t>. Managing for resilience: an information theory-based approach to assessing ecosystems. J Appl Ecol. 53: 656–665.</w:t>
      </w:r>
    </w:p>
    <w:p w14:paraId="51549880" w14:textId="77777777" w:rsidR="00553C76" w:rsidRDefault="00553C76" w:rsidP="006F7B30">
      <w:pPr>
        <w:pStyle w:val="Bibliography"/>
      </w:pPr>
      <w:r>
        <w:rPr>
          <w:b/>
          <w:bCs/>
        </w:rPr>
        <w:t>Flockhart, D. T. T., L. P. Brower, M. I. Ramirez, K. A. Hobson, L. I. Wassenaar, S. Altizer, and D. R. Norris</w:t>
      </w:r>
      <w:r>
        <w:t xml:space="preserve">. </w:t>
      </w:r>
      <w:r>
        <w:rPr>
          <w:b/>
          <w:bCs/>
        </w:rPr>
        <w:t>2017</w:t>
      </w:r>
      <w:r>
        <w:t>. Regional climate on the breeding grounds predicts variation in the natal origin of monarch butterflies overwintering in Mexico over 38 years. Glob Change Biol. 23: 2565–2576.</w:t>
      </w:r>
    </w:p>
    <w:p w14:paraId="356B48F5" w14:textId="77777777" w:rsidR="00553C76" w:rsidRDefault="00553C76" w:rsidP="006F7B30">
      <w:pPr>
        <w:pStyle w:val="Bibliography"/>
      </w:pPr>
      <w:r>
        <w:rPr>
          <w:b/>
          <w:bCs/>
        </w:rPr>
        <w:t>Forchhammer, M. C., and T. Asferg</w:t>
      </w:r>
      <w:r>
        <w:t xml:space="preserve">. </w:t>
      </w:r>
      <w:r>
        <w:rPr>
          <w:b/>
          <w:bCs/>
        </w:rPr>
        <w:t>2000</w:t>
      </w:r>
      <w:r>
        <w:t>. Invading parasites cause a structural shift in red fox dynamics. Proceedings of the Royal Society of London B: Biological Sciences. 267: 779–786.</w:t>
      </w:r>
    </w:p>
    <w:p w14:paraId="6FDAAC67" w14:textId="77777777" w:rsidR="00553C76" w:rsidRDefault="00553C76" w:rsidP="006F7B30">
      <w:pPr>
        <w:pStyle w:val="Bibliography"/>
      </w:pPr>
      <w:r>
        <w:rPr>
          <w:b/>
          <w:bCs/>
        </w:rPr>
        <w:t>Gadrich, T., and G. Katriel</w:t>
      </w:r>
      <w:r>
        <w:t xml:space="preserve">. </w:t>
      </w:r>
      <w:r>
        <w:rPr>
          <w:b/>
          <w:bCs/>
        </w:rPr>
        <w:t>2016</w:t>
      </w:r>
      <w:r>
        <w:t>. A Mechanistic Stochastic Ricker Model: Analytical and Numerical Investigations. Int. J. Bifurcation Chaos. 26: 1650067.</w:t>
      </w:r>
    </w:p>
    <w:p w14:paraId="3314DD9C" w14:textId="77777777" w:rsidR="00553C76" w:rsidRDefault="00553C76" w:rsidP="006F7B30">
      <w:pPr>
        <w:pStyle w:val="Bibliography"/>
      </w:pPr>
      <w:r>
        <w:rPr>
          <w:b/>
          <w:bCs/>
        </w:rPr>
        <w:t>Hall, A. R., D. R. Osborn, and N. Sakkas</w:t>
      </w:r>
      <w:r>
        <w:t xml:space="preserve">. </w:t>
      </w:r>
      <w:r>
        <w:rPr>
          <w:b/>
          <w:bCs/>
        </w:rPr>
        <w:t>2013</w:t>
      </w:r>
      <w:r>
        <w:t>. Inference on Structural Breaks using Information Criteria. The Manchester School. 81: 54–81.</w:t>
      </w:r>
    </w:p>
    <w:p w14:paraId="42867C9E" w14:textId="77777777" w:rsidR="00553C76" w:rsidRDefault="00553C76" w:rsidP="006F7B30">
      <w:pPr>
        <w:pStyle w:val="Bibliography"/>
      </w:pPr>
      <w:r>
        <w:rPr>
          <w:b/>
          <w:bCs/>
        </w:rPr>
        <w:t>Hare, S. R., and N. J. Mantua</w:t>
      </w:r>
      <w:r>
        <w:t xml:space="preserve">. </w:t>
      </w:r>
      <w:r>
        <w:rPr>
          <w:b/>
          <w:bCs/>
        </w:rPr>
        <w:t>2000</w:t>
      </w:r>
      <w:r>
        <w:t>. Empirical evidence for North Pacific regime shifts in 1977 and 1989. Progress in Oceanography. 47: 103–145.</w:t>
      </w:r>
    </w:p>
    <w:p w14:paraId="3C679629" w14:textId="77777777" w:rsidR="00553C76" w:rsidRDefault="00553C76" w:rsidP="006F7B30">
      <w:pPr>
        <w:pStyle w:val="Bibliography"/>
      </w:pPr>
      <w:r>
        <w:rPr>
          <w:b/>
          <w:bCs/>
        </w:rPr>
        <w:t>Hartzler, R. G.</w:t>
      </w:r>
      <w:r>
        <w:t xml:space="preserve"> </w:t>
      </w:r>
      <w:r>
        <w:rPr>
          <w:b/>
          <w:bCs/>
        </w:rPr>
        <w:t>2010</w:t>
      </w:r>
      <w:r>
        <w:t>. Reduction in common milkweed (Asclepias syriaca) occurrence in Iowa cropland from 1999 to 2009. Crop Protection. 29: 1542–1544.</w:t>
      </w:r>
    </w:p>
    <w:p w14:paraId="6CF877C9" w14:textId="77777777" w:rsidR="00553C76" w:rsidRDefault="00553C76" w:rsidP="006F7B30">
      <w:pPr>
        <w:pStyle w:val="Bibliography"/>
      </w:pPr>
      <w:r>
        <w:rPr>
          <w:b/>
          <w:bCs/>
        </w:rPr>
        <w:t>Heimpel, G., L. Frelich, D. Landis, K. Hopper, K. Hoelmer, Z. Sezen, M. Asplen, and K. Wu</w:t>
      </w:r>
      <w:r>
        <w:t xml:space="preserve">. </w:t>
      </w:r>
      <w:r>
        <w:rPr>
          <w:b/>
          <w:bCs/>
        </w:rPr>
        <w:t>2010</w:t>
      </w:r>
      <w:r>
        <w:t>. European buckthorn and Asian soybean aphid as components of an extensive invasional meltdown in North America. Biological Invasions. 12: 2913–2931.</w:t>
      </w:r>
    </w:p>
    <w:p w14:paraId="13185282" w14:textId="77777777" w:rsidR="00553C76" w:rsidRDefault="00553C76" w:rsidP="006F7B30">
      <w:pPr>
        <w:pStyle w:val="Bibliography"/>
      </w:pPr>
      <w:r>
        <w:rPr>
          <w:b/>
          <w:bCs/>
        </w:rPr>
        <w:t>Jenouvrier, S., H. Weimerskirch, C. Barbraud, Y.-H. Park, and B. Cazelles</w:t>
      </w:r>
      <w:r>
        <w:t xml:space="preserve">. </w:t>
      </w:r>
      <w:r>
        <w:rPr>
          <w:b/>
          <w:bCs/>
        </w:rPr>
        <w:t>2005</w:t>
      </w:r>
      <w:r>
        <w:t>. Evidence of a shift in the cyclicity of Antarctic seabird dynamics linked to climate. Proceedings of the Royal Society B: Biological Sciences. 272: 887–895.</w:t>
      </w:r>
    </w:p>
    <w:p w14:paraId="2721FBB4" w14:textId="77777777" w:rsidR="00553C76" w:rsidRDefault="00553C76" w:rsidP="006F7B30">
      <w:pPr>
        <w:pStyle w:val="Bibliography"/>
      </w:pPr>
      <w:r>
        <w:rPr>
          <w:b/>
          <w:bCs/>
        </w:rPr>
        <w:t>Killick, R., and I. Eckley</w:t>
      </w:r>
      <w:r>
        <w:t xml:space="preserve">. </w:t>
      </w:r>
      <w:r>
        <w:rPr>
          <w:b/>
          <w:bCs/>
        </w:rPr>
        <w:t>2014</w:t>
      </w:r>
      <w:r>
        <w:t>. changepoint: An R package for changepoint analysis. Journal of Statistical Software. 58: 1–19.</w:t>
      </w:r>
    </w:p>
    <w:p w14:paraId="5DC1DDE3" w14:textId="77777777" w:rsidR="00553C76" w:rsidRDefault="00553C76" w:rsidP="006F7B30">
      <w:pPr>
        <w:pStyle w:val="Bibliography"/>
      </w:pPr>
      <w:r>
        <w:rPr>
          <w:b/>
          <w:bCs/>
        </w:rPr>
        <w:t>Knapp, A. K., M. D. Smith, S. E. Hobbie, S. L. Collins, T. J. Fahey, G. J. A. Hansen, D. A. Landis, K. J. La Pierre, J. M. Melillo, T. R. Seastedt, G. R. Shaver, and J. R. Webster</w:t>
      </w:r>
      <w:r>
        <w:t xml:space="preserve">. </w:t>
      </w:r>
      <w:r>
        <w:rPr>
          <w:b/>
          <w:bCs/>
        </w:rPr>
        <w:t>2012</w:t>
      </w:r>
      <w:r>
        <w:t>. Past, present, and future roles of long-term experiments in the LTER Network. Bioscience. 62: 377–389.</w:t>
      </w:r>
    </w:p>
    <w:p w14:paraId="716A41D3" w14:textId="77777777" w:rsidR="00553C76" w:rsidRDefault="00553C76" w:rsidP="006F7B30">
      <w:pPr>
        <w:pStyle w:val="Bibliography"/>
      </w:pPr>
      <w:r>
        <w:rPr>
          <w:b/>
          <w:bCs/>
        </w:rPr>
        <w:t>Lovett, J.</w:t>
      </w:r>
      <w:r>
        <w:t xml:space="preserve"> </w:t>
      </w:r>
      <w:r>
        <w:rPr>
          <w:b/>
          <w:bCs/>
        </w:rPr>
        <w:t>2017</w:t>
      </w:r>
      <w:r>
        <w:t>. Monarch Population Status.</w:t>
      </w:r>
    </w:p>
    <w:p w14:paraId="146C3F3B" w14:textId="77777777" w:rsidR="00553C76" w:rsidRDefault="00553C76" w:rsidP="006F7B30">
      <w:pPr>
        <w:pStyle w:val="Bibliography"/>
      </w:pPr>
      <w:r>
        <w:rPr>
          <w:b/>
          <w:bCs/>
        </w:rPr>
        <w:t>May, R. M.</w:t>
      </w:r>
      <w:r>
        <w:t xml:space="preserve"> </w:t>
      </w:r>
      <w:r>
        <w:rPr>
          <w:b/>
          <w:bCs/>
        </w:rPr>
        <w:t>1976</w:t>
      </w:r>
      <w:r>
        <w:t>. Simple mathematical models with very complicated dynamics. Nature. 261: 459–467.</w:t>
      </w:r>
    </w:p>
    <w:p w14:paraId="17C26C6A" w14:textId="77777777" w:rsidR="00553C76" w:rsidRDefault="00553C76" w:rsidP="006F7B30">
      <w:pPr>
        <w:pStyle w:val="Bibliography"/>
      </w:pPr>
      <w:r>
        <w:rPr>
          <w:b/>
          <w:bCs/>
        </w:rPr>
        <w:t>Pleasants, J. M., and K. S. Oberhauser</w:t>
      </w:r>
      <w:r>
        <w:t xml:space="preserve">. </w:t>
      </w:r>
      <w:r>
        <w:rPr>
          <w:b/>
          <w:bCs/>
        </w:rPr>
        <w:t>2013</w:t>
      </w:r>
      <w:r>
        <w:t>. Milkweed loss in agricultural fields because of herbicide use: effect on the monarch butterfly population. Insect Conservation and Diversity. 6: 135–144.</w:t>
      </w:r>
    </w:p>
    <w:p w14:paraId="18C5D7E8" w14:textId="77777777" w:rsidR="00553C76" w:rsidRDefault="00553C76" w:rsidP="006F7B30">
      <w:pPr>
        <w:pStyle w:val="Bibliography"/>
      </w:pPr>
      <w:r>
        <w:rPr>
          <w:b/>
          <w:bCs/>
        </w:rPr>
        <w:t>Priyadarshana, W., and G. Sofronov</w:t>
      </w:r>
      <w:r>
        <w:t xml:space="preserve">. </w:t>
      </w:r>
      <w:r>
        <w:rPr>
          <w:b/>
          <w:bCs/>
        </w:rPr>
        <w:t>2015</w:t>
      </w:r>
      <w:r>
        <w:t>. Multiple break-points detection in array CGH data via the cross-entropy method. IEEE/ACM Transactions on Computational Biology and Bioinformatics (TCBB). 12: 487–498.</w:t>
      </w:r>
    </w:p>
    <w:p w14:paraId="78F89800" w14:textId="77777777" w:rsidR="00553C76" w:rsidRDefault="00553C76" w:rsidP="006F7B30">
      <w:pPr>
        <w:pStyle w:val="Bibliography"/>
      </w:pPr>
      <w:r>
        <w:rPr>
          <w:b/>
          <w:bCs/>
        </w:rPr>
        <w:t>Prysby, M. D., and K. S. Oberhauser</w:t>
      </w:r>
      <w:r>
        <w:t xml:space="preserve">. </w:t>
      </w:r>
      <w:r>
        <w:rPr>
          <w:b/>
          <w:bCs/>
        </w:rPr>
        <w:t>2004</w:t>
      </w:r>
      <w:r>
        <w:t>. Temporal and geographic variation in monarch densities: citizen scientists document monarch population patterns. The monarch butterfly: Biology and conservation. 9–20.</w:t>
      </w:r>
    </w:p>
    <w:p w14:paraId="73EC2518" w14:textId="77777777" w:rsidR="00553C76" w:rsidRDefault="00553C76" w:rsidP="006F7B30">
      <w:pPr>
        <w:pStyle w:val="Bibliography"/>
      </w:pPr>
      <w:r>
        <w:rPr>
          <w:b/>
          <w:bCs/>
        </w:rPr>
        <w:t>R Development Core Team</w:t>
      </w:r>
      <w:r>
        <w:t xml:space="preserve">. </w:t>
      </w:r>
      <w:r>
        <w:rPr>
          <w:b/>
          <w:bCs/>
        </w:rPr>
        <w:t>2017</w:t>
      </w:r>
      <w:r>
        <w:t>. R: A Language and Environment for Statistical Computing 3.3.3. R Foundation for Statistical Computing.</w:t>
      </w:r>
    </w:p>
    <w:p w14:paraId="4557F58A" w14:textId="77777777" w:rsidR="00553C76" w:rsidRDefault="00553C76" w:rsidP="006F7B30">
      <w:pPr>
        <w:pStyle w:val="Bibliography"/>
      </w:pPr>
      <w:r>
        <w:rPr>
          <w:b/>
          <w:bCs/>
        </w:rPr>
        <w:t>Ragsdale, D. W., D. J. Voegtlin, and R. J. O’Neil</w:t>
      </w:r>
      <w:r>
        <w:t xml:space="preserve">. </w:t>
      </w:r>
      <w:r>
        <w:rPr>
          <w:b/>
          <w:bCs/>
        </w:rPr>
        <w:t>2004</w:t>
      </w:r>
      <w:r>
        <w:t>. Soybean aphid biology in North America. Annals of the Entomological Society of America. 97: 204–208.</w:t>
      </w:r>
    </w:p>
    <w:p w14:paraId="5A7397A8" w14:textId="77777777" w:rsidR="00553C76" w:rsidRDefault="00553C76" w:rsidP="006F7B30">
      <w:pPr>
        <w:pStyle w:val="Bibliography"/>
      </w:pPr>
      <w:r>
        <w:rPr>
          <w:b/>
          <w:bCs/>
        </w:rPr>
        <w:t>Rhainds, M., H. J. S. Yoo, P. Kindlmann, D. Voegtlin, D. Castillo, C. Rutledge, C. Sadof, S. Yaninek, and R. J. O’Neil</w:t>
      </w:r>
      <w:r>
        <w:t xml:space="preserve">. </w:t>
      </w:r>
      <w:r>
        <w:rPr>
          <w:b/>
          <w:bCs/>
        </w:rPr>
        <w:t>2010</w:t>
      </w:r>
      <w:r>
        <w:t>. Two-year oscillation cycle in abundance of soybean aphid in Indiana. Agricultural and Forest Entomology. 12: 251–257.</w:t>
      </w:r>
    </w:p>
    <w:p w14:paraId="1F8DF0C9" w14:textId="77777777" w:rsidR="00553C76" w:rsidRDefault="00553C76" w:rsidP="006F7B30">
      <w:pPr>
        <w:pStyle w:val="Bibliography"/>
      </w:pPr>
      <w:r>
        <w:rPr>
          <w:b/>
          <w:bCs/>
        </w:rPr>
        <w:t>Ricker, W. E.</w:t>
      </w:r>
      <w:r>
        <w:t xml:space="preserve"> </w:t>
      </w:r>
      <w:r>
        <w:rPr>
          <w:b/>
          <w:bCs/>
        </w:rPr>
        <w:t>1954</w:t>
      </w:r>
      <w:r>
        <w:t>. Stock and Recruitment. J. Fish. Res. Bd. Can. 11: 559–623.</w:t>
      </w:r>
    </w:p>
    <w:p w14:paraId="235AFFF3" w14:textId="77777777" w:rsidR="00553C76" w:rsidRDefault="00553C76" w:rsidP="006F7B30">
      <w:pPr>
        <w:pStyle w:val="Bibliography"/>
      </w:pPr>
      <w:r>
        <w:rPr>
          <w:b/>
          <w:bCs/>
        </w:rPr>
        <w:t>Sarkar, S.</w:t>
      </w:r>
      <w:r>
        <w:t xml:space="preserve"> </w:t>
      </w:r>
      <w:r>
        <w:rPr>
          <w:b/>
          <w:bCs/>
        </w:rPr>
        <w:t>2017</w:t>
      </w:r>
      <w:r>
        <w:t>. What Is Threatening Monarchs? BioScience. 67: 1080–1080.</w:t>
      </w:r>
    </w:p>
    <w:p w14:paraId="7519D834" w14:textId="77777777" w:rsidR="00553C76" w:rsidRDefault="00553C76" w:rsidP="006F7B30">
      <w:pPr>
        <w:pStyle w:val="Bibliography"/>
      </w:pPr>
      <w:r>
        <w:rPr>
          <w:b/>
          <w:bCs/>
        </w:rPr>
        <w:lastRenderedPageBreak/>
        <w:t>Saunders, S. P., L. Ries, K. S. Oberhauser, W. E. Thogmartin, and E. F. Zipkin</w:t>
      </w:r>
      <w:r>
        <w:t xml:space="preserve">. </w:t>
      </w:r>
      <w:r>
        <w:rPr>
          <w:b/>
          <w:bCs/>
        </w:rPr>
        <w:t>2017</w:t>
      </w:r>
      <w:r>
        <w:t>. Local and cross-seasonal associations of climate and land use with abundance of monarch butterflies Danaus plexippus. Ecography. n/a-n/a.</w:t>
      </w:r>
    </w:p>
    <w:p w14:paraId="7B88354E" w14:textId="77777777" w:rsidR="00553C76" w:rsidRDefault="00553C76" w:rsidP="006F7B30">
      <w:pPr>
        <w:pStyle w:val="Bibliography"/>
      </w:pPr>
      <w:r>
        <w:rPr>
          <w:b/>
          <w:bCs/>
        </w:rPr>
        <w:t>Sutherland, W. J., R. P. Freckleton, H. C. J. Godfray, S. R. Beissinger, T. Benton, D. D. Cameron, Y. Carmel, D. A. Coomes, T. Coulson, M. C. Emmerson, R. S. Hails, G. C. Hays, D. J. Hodgson, M. J. Hutchings, D. Johnson, J. P. G. Jones, M. J. Keeling, H. Kokko, W. E. Kunin, X. Lambin, O. T. Lewis, Y. Malhi, N. Mieszkowska, E. J. Milner-Gulland, K. Norris, A. B. Phillimore, D. W. Purves, J. M. Reid, D. C. Reuman, K. Thompson, J. M. J. Travis, L. A. Turnbull, D. A. Wardle, and T. Wiegand</w:t>
      </w:r>
      <w:r>
        <w:t xml:space="preserve">. </w:t>
      </w:r>
      <w:r>
        <w:rPr>
          <w:b/>
          <w:bCs/>
        </w:rPr>
        <w:t>2013</w:t>
      </w:r>
      <w:r>
        <w:t>. Identification of 100 fundamental ecological questions. J Ecol. 101: 58–67.</w:t>
      </w:r>
    </w:p>
    <w:p w14:paraId="3371D943" w14:textId="77777777" w:rsidR="00553C76" w:rsidRDefault="00553C76" w:rsidP="006F7B30">
      <w:pPr>
        <w:pStyle w:val="Bibliography"/>
      </w:pPr>
      <w:r>
        <w:rPr>
          <w:b/>
          <w:bCs/>
        </w:rPr>
        <w:t>Toms, J. D., and M. L. Lesperance</w:t>
      </w:r>
      <w:r>
        <w:t xml:space="preserve">. </w:t>
      </w:r>
      <w:r>
        <w:rPr>
          <w:b/>
          <w:bCs/>
        </w:rPr>
        <w:t>2003</w:t>
      </w:r>
      <w:r>
        <w:t>. Piecewise regression: a tool for identifying ecological thresholds. Ecology. 84: 2034–2041.</w:t>
      </w:r>
    </w:p>
    <w:p w14:paraId="31A8B6C8" w14:textId="77777777" w:rsidR="00553C76" w:rsidRDefault="00553C76" w:rsidP="006F7B30">
      <w:pPr>
        <w:pStyle w:val="Bibliography"/>
      </w:pPr>
      <w:r>
        <w:rPr>
          <w:b/>
          <w:bCs/>
        </w:rPr>
        <w:t>Turchin, P.</w:t>
      </w:r>
      <w:r>
        <w:t xml:space="preserve"> </w:t>
      </w:r>
      <w:r>
        <w:rPr>
          <w:b/>
          <w:bCs/>
        </w:rPr>
        <w:t>2003</w:t>
      </w:r>
      <w:r>
        <w:t>. Complex population dynamics: a theoretical/empirical synthesis. Princeton University Press.</w:t>
      </w:r>
    </w:p>
    <w:p w14:paraId="3078EF86" w14:textId="77777777" w:rsidR="00553C76" w:rsidRDefault="00553C76" w:rsidP="006F7B30">
      <w:pPr>
        <w:pStyle w:val="Bibliography"/>
      </w:pPr>
      <w:r>
        <w:rPr>
          <w:b/>
          <w:bCs/>
        </w:rPr>
        <w:t>Urquhart, F. A., and N. R. Urquhart</w:t>
      </w:r>
      <w:r>
        <w:t xml:space="preserve">. </w:t>
      </w:r>
      <w:r>
        <w:rPr>
          <w:b/>
          <w:bCs/>
        </w:rPr>
        <w:t>1978</w:t>
      </w:r>
      <w:r>
        <w:t>. Autumnal migration routes of the eastern population of the monarch butterfly (Danaus p. plexippus L.; Danaidae; Lepidoptera) in North America to the overwintering site in the Neovolcanic Plateau of Mexico. Can. J. Zool. 56: 1759–1764.</w:t>
      </w:r>
    </w:p>
    <w:p w14:paraId="2A89AB7E" w14:textId="77777777" w:rsidR="00553C76" w:rsidRDefault="00553C76" w:rsidP="006F7B30">
      <w:pPr>
        <w:pStyle w:val="Bibliography"/>
      </w:pPr>
      <w:r>
        <w:rPr>
          <w:b/>
          <w:bCs/>
        </w:rPr>
        <w:t>Vidal, O., and E. Rendón-Salinas</w:t>
      </w:r>
      <w:r>
        <w:t xml:space="preserve">. </w:t>
      </w:r>
      <w:r>
        <w:rPr>
          <w:b/>
          <w:bCs/>
        </w:rPr>
        <w:t>2014</w:t>
      </w:r>
      <w:r>
        <w:t>. Dynamics and trends of overwintering colonies of the monarch butterfly in Mexico. Biological Conservation. 180: 165–175.</w:t>
      </w:r>
    </w:p>
    <w:p w14:paraId="7E84C302" w14:textId="77777777" w:rsidR="00553C76" w:rsidRDefault="00553C76" w:rsidP="006F7B30">
      <w:pPr>
        <w:pStyle w:val="Bibliography"/>
      </w:pPr>
      <w:r>
        <w:rPr>
          <w:b/>
          <w:bCs/>
        </w:rPr>
        <w:t>Weimerskirch, H., P. Inchausti, C. Guinet, and C. Barbraud</w:t>
      </w:r>
      <w:r>
        <w:t xml:space="preserve">. </w:t>
      </w:r>
      <w:r>
        <w:rPr>
          <w:b/>
          <w:bCs/>
        </w:rPr>
        <w:t>2003</w:t>
      </w:r>
      <w:r>
        <w:t>. Trends in bird and seal populations as indicators of a system shift in the Southern Ocean. Antarctic Science. 15: 249–256.</w:t>
      </w:r>
    </w:p>
    <w:p w14:paraId="463A1372" w14:textId="77777777" w:rsidR="00553C76" w:rsidRDefault="00553C76" w:rsidP="006F7B30">
      <w:pPr>
        <w:pStyle w:val="Bibliography"/>
      </w:pPr>
      <w:r>
        <w:rPr>
          <w:b/>
          <w:bCs/>
        </w:rPr>
        <w:t>Wu, Z., D. Schenk-Hamlin, W. Zhan, D. W. Ragsdale, and G. E. Heimpel</w:t>
      </w:r>
      <w:r>
        <w:t xml:space="preserve">. </w:t>
      </w:r>
      <w:r>
        <w:rPr>
          <w:b/>
          <w:bCs/>
        </w:rPr>
        <w:t>2004</w:t>
      </w:r>
      <w:r>
        <w:t>. The soybean aphid in China: a historical review. Annals of the Entomological Society of America. 97: 209–218.</w:t>
      </w:r>
    </w:p>
    <w:p w14:paraId="3D08CFA9" w14:textId="77777777" w:rsidR="00553C76" w:rsidRDefault="00553C76" w:rsidP="006F7B30">
      <w:pPr>
        <w:pStyle w:val="Bibliography"/>
      </w:pPr>
      <w:r>
        <w:rPr>
          <w:b/>
          <w:bCs/>
        </w:rPr>
        <w:t>Zaya, D. N., I. S. Pearse, and G. Spyreas</w:t>
      </w:r>
      <w:r>
        <w:t xml:space="preserve">. </w:t>
      </w:r>
      <w:r>
        <w:rPr>
          <w:b/>
          <w:bCs/>
        </w:rPr>
        <w:t>2017</w:t>
      </w:r>
      <w:r>
        <w:t>. Long-Term Trends in Midwestern Milkweed Abundances and Their Relevance to Monarch Butterfly Declines. BioScience. 67: 343–356.</w:t>
      </w:r>
    </w:p>
    <w:p w14:paraId="161358AB" w14:textId="77777777" w:rsidR="00553C76" w:rsidRDefault="00553C76" w:rsidP="006F7B30">
      <w:pPr>
        <w:pStyle w:val="Bibliography"/>
      </w:pPr>
      <w:r>
        <w:rPr>
          <w:b/>
          <w:bCs/>
        </w:rPr>
        <w:t>Zeileis, A., F. Leisch, K. Hornik, and C. Kleiber</w:t>
      </w:r>
      <w:r>
        <w:t xml:space="preserve">. </w:t>
      </w:r>
      <w:r>
        <w:rPr>
          <w:b/>
          <w:bCs/>
        </w:rPr>
        <w:t>2001</w:t>
      </w:r>
      <w:r>
        <w:t>. strucchange. An R package for testing for structural change in linear regression models.</w:t>
      </w:r>
    </w:p>
    <w:p w14:paraId="7F3D5C87" w14:textId="77777777" w:rsidR="00553C76" w:rsidRDefault="00553C76" w:rsidP="006F7B30">
      <w:pPr>
        <w:pStyle w:val="Bibliography"/>
      </w:pPr>
      <w:r>
        <w:rPr>
          <w:b/>
          <w:bCs/>
        </w:rPr>
        <w:t>Zipkin, E. F., C. E. Kraft, E. G. Cooch, and P. J. Sullivan</w:t>
      </w:r>
      <w:r>
        <w:t xml:space="preserve">. </w:t>
      </w:r>
      <w:r>
        <w:rPr>
          <w:b/>
          <w:bCs/>
        </w:rPr>
        <w:t>2009</w:t>
      </w:r>
      <w:r>
        <w:t>. When can efforts to control nuisance and invasive species backfire? Ecological Applications. 19: 1585–1595.</w:t>
      </w:r>
    </w:p>
    <w:p w14:paraId="7013A106" w14:textId="77777777" w:rsidR="00553C76" w:rsidRDefault="00553C76" w:rsidP="006F7B30">
      <w:pPr>
        <w:pStyle w:val="Bibliography"/>
      </w:pPr>
      <w:r>
        <w:rPr>
          <w:b/>
          <w:bCs/>
        </w:rPr>
        <w:t>Zipkin, E. F., L. Ries, R. Reeves, J. Regetz, and K. S. Oberhauser</w:t>
      </w:r>
      <w:r>
        <w:t xml:space="preserve">. </w:t>
      </w:r>
      <w:r>
        <w:rPr>
          <w:b/>
          <w:bCs/>
        </w:rPr>
        <w:t>2012</w:t>
      </w:r>
      <w:r>
        <w:t>. Tracking climate impacts on the migratory monarch butterfly. Glob Change Biol. 18: 3039–3049.</w:t>
      </w:r>
    </w:p>
    <w:p w14:paraId="3B5B5FEC" w14:textId="77777777" w:rsidR="00493C01" w:rsidRDefault="00493C01" w:rsidP="00493C01">
      <w:r>
        <w:fldChar w:fldCharType="end"/>
      </w:r>
    </w:p>
    <w:p w14:paraId="3B7BAA77" w14:textId="77777777" w:rsidR="00493C01" w:rsidRDefault="00493C01" w:rsidP="00493C01">
      <w:pPr>
        <w:rPr>
          <w:b/>
        </w:rPr>
      </w:pPr>
      <w:r>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proofErr w:type="spellStart"/>
            <w:r w:rsidRPr="000214FC">
              <w:rPr>
                <w:i/>
              </w:rPr>
              <w:t>Danaus</w:t>
            </w:r>
            <w:proofErr w:type="spellEnd"/>
            <w:r w:rsidRPr="000214FC">
              <w:rPr>
                <w:i/>
              </w:rPr>
              <w:t xml:space="preserve">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740956C5"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063730">
        <w:rPr>
          <w:b/>
        </w:rPr>
        <w:t>R</w:t>
      </w:r>
      <w:r w:rsidRPr="006F7244">
        <w:rPr>
          <w:b/>
        </w:rPr>
        <w:t xml:space="preserve">egime </w:t>
      </w:r>
      <w:r w:rsidR="00063730">
        <w:rPr>
          <w:b/>
        </w:rPr>
        <w:t>S</w:t>
      </w:r>
      <w:r w:rsidRPr="006F7244">
        <w:rPr>
          <w:b/>
        </w:rPr>
        <w:t xml:space="preserve">hift </w:t>
      </w:r>
      <w:r w:rsidR="00063730">
        <w:rPr>
          <w:b/>
        </w:rPr>
        <w:t>D</w:t>
      </w:r>
      <w:r w:rsidRPr="006F7244">
        <w:rPr>
          <w:b/>
        </w:rPr>
        <w:t>etector</w:t>
      </w:r>
      <w:r w:rsidR="002470E2">
        <w:rPr>
          <w:b/>
        </w:rPr>
        <w:t xml:space="preserve"> (RSD)</w:t>
      </w:r>
      <w:r w:rsidRPr="006F7244">
        <w:rPr>
          <w:b/>
        </w:rPr>
        <w:t xml:space="preserve"> </w:t>
      </w:r>
      <w:r>
        <w:rPr>
          <w:b/>
        </w:rPr>
        <w:t>model</w:t>
      </w:r>
      <w:r w:rsidRPr="006F7244">
        <w:rPr>
          <w:b/>
        </w:rPr>
        <w:t xml:space="preserve">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in which the true breaks</w:t>
      </w:r>
      <w:r>
        <w:t xml:space="preserve"> were detected </w:t>
      </w:r>
      <w:r w:rsidR="001D2528">
        <w:t>within the top</w:t>
      </w:r>
      <w:r>
        <w:t xml:space="preserve"> </w:t>
      </w:r>
      <w:r w:rsidR="00A47D1F">
        <w:t>break point combination</w:t>
      </w:r>
      <w:r w:rsidR="00B87E3A">
        <w:t xml:space="preserve">s as identified by the </w:t>
      </w:r>
      <w:r w:rsidR="00B71B41">
        <w:t xml:space="preserve">RSD </w:t>
      </w:r>
      <w:r w:rsidR="00B87E3A">
        <w:t xml:space="preserve">model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commentRangeStart w:id="63"/>
      <w:commentRangeStart w:id="64"/>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w:t>
      </w:r>
      <w:commentRangeEnd w:id="63"/>
      <w:r w:rsidR="00883221">
        <w:rPr>
          <w:rStyle w:val="CommentReference"/>
        </w:rPr>
        <w:commentReference w:id="63"/>
      </w:r>
      <w:commentRangeEnd w:id="64"/>
      <w:r w:rsidR="00601E16">
        <w:rPr>
          <w:rStyle w:val="CommentReference"/>
        </w:rPr>
        <w:commentReference w:id="64"/>
      </w:r>
      <w:r w:rsidR="002F3152">
        <w:t>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E7AA5A5"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5F126A">
        <w:t>R</w:t>
      </w:r>
      <w:r>
        <w:t xml:space="preserve">egime </w:t>
      </w:r>
      <w:r w:rsidR="005F126A">
        <w:t>S</w:t>
      </w:r>
      <w:r>
        <w:t xml:space="preserve">hift </w:t>
      </w:r>
      <w:r w:rsidR="005F126A">
        <w:t>D</w:t>
      </w:r>
      <w:r>
        <w:t>etector model reflecting true parameterization conditions (</w:t>
      </w:r>
      <w:r w:rsidR="00A51EEA">
        <w:t>diamonds</w:t>
      </w:r>
      <w:r>
        <w:t xml:space="preserve">) or erroneous breaks suggested by the model (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23839355" w:rsidR="00493C01" w:rsidRDefault="00493C01" w:rsidP="00493C01">
      <w:bookmarkStart w:id="65" w:name="_Hlk485739126"/>
      <w:r w:rsidRPr="00601E16">
        <w:rPr>
          <w:b/>
        </w:rPr>
        <w:t xml:space="preserve">Figure </w:t>
      </w:r>
      <w:r w:rsidR="008B4B47" w:rsidRPr="00601E16">
        <w:rPr>
          <w:b/>
        </w:rPr>
        <w:t>3</w:t>
      </w:r>
      <w:r w:rsidRPr="00601E16">
        <w:rPr>
          <w:b/>
        </w:rPr>
        <w:t>:</w:t>
      </w:r>
      <w:r>
        <w:t xml:space="preserve"> </w:t>
      </w:r>
      <w:r w:rsidR="00A666CD">
        <w:rPr>
          <w:b/>
        </w:rPr>
        <w:t>Regime 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0D58D6">
        <w:t xml:space="preserve">Regime Shift Detector </w:t>
      </w:r>
      <w:r>
        <w:t xml:space="preserve">model.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65"/>
    <w:p w14:paraId="462F054C" w14:textId="09B7E179" w:rsidR="00A51EEA" w:rsidRDefault="00493C01" w:rsidP="00A51EEA">
      <w:r w:rsidRPr="00601E16">
        <w:rPr>
          <w:b/>
        </w:rPr>
        <w:t xml:space="preserve">Figure </w:t>
      </w:r>
      <w:r w:rsidR="008B4B47" w:rsidRPr="00601E16">
        <w:rPr>
          <w:b/>
        </w:rPr>
        <w:t>4</w:t>
      </w:r>
      <w:r w:rsidRPr="00601E16">
        <w:rPr>
          <w:b/>
        </w:rPr>
        <w:t>:</w:t>
      </w:r>
      <w:r w:rsidRPr="004B2A07">
        <w:t xml:space="preserve"> </w:t>
      </w:r>
      <w:r w:rsidRPr="004B2A07">
        <w:rPr>
          <w:b/>
        </w:rPr>
        <w:t xml:space="preserve">Regim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66"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66"/>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E47FEC">
        <w:t xml:space="preserve">Regime Shift Detector </w:t>
      </w:r>
      <w:r w:rsidR="005A4432">
        <w:t>model.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Zipkin, Elise" w:date="2019-01-14T18:15:00Z" w:initials="ZE">
    <w:p w14:paraId="57567D00" w14:textId="77777777" w:rsidR="00BB5C7E" w:rsidRDefault="00BB5C7E" w:rsidP="00BB5C7E">
      <w:pPr>
        <w:pStyle w:val="CommentText"/>
      </w:pPr>
      <w:r>
        <w:rPr>
          <w:rStyle w:val="CommentReference"/>
        </w:rPr>
        <w:annotationRef/>
      </w:r>
      <w:r>
        <w:t>Somewhat confused at what this means.  Like for % noise scenarios (panel a), does this mean that in each scenario r was changed 25% and K was changed 75% for every break point?</w:t>
      </w:r>
    </w:p>
  </w:comment>
  <w:comment w:id="7" w:author="Zipkin, Elise" w:date="2019-01-14T17:28:00Z" w:initials="ZE">
    <w:p w14:paraId="04652CBE" w14:textId="3C42CE63" w:rsidR="00F20337" w:rsidRDefault="00F20337">
      <w:pPr>
        <w:pStyle w:val="CommentText"/>
      </w:pPr>
      <w:r>
        <w:rPr>
          <w:rStyle w:val="CommentReference"/>
        </w:rPr>
        <w:annotationRef/>
      </w:r>
      <w:r>
        <w:t>I guess I am a little confused about the 0% change.  For example, how to we have 0% change in K or r with 1</w:t>
      </w:r>
      <w:proofErr w:type="gramStart"/>
      <w:r>
        <w:t>,2</w:t>
      </w:r>
      <w:proofErr w:type="gramEnd"/>
      <w:r>
        <w:t>, or 3 breaks?  I would think that means no break.  I think we need a sentence clarifying that because it’s confusing in the figure.</w:t>
      </w:r>
    </w:p>
  </w:comment>
  <w:comment w:id="18" w:author="Zipkin, Elise" w:date="2019-01-14T17:28:00Z" w:initials="ZE">
    <w:p w14:paraId="68F5D17F" w14:textId="77777777" w:rsidR="00BB5C7E" w:rsidRDefault="00BB5C7E" w:rsidP="00BB5C7E">
      <w:pPr>
        <w:pStyle w:val="CommentText"/>
      </w:pPr>
      <w:r>
        <w:rPr>
          <w:rStyle w:val="CommentReference"/>
        </w:rPr>
        <w:annotationRef/>
      </w:r>
      <w:r>
        <w:t>I guess I am a little confused about the 0% change.  For example, how to we have 0% change in K or r with 1</w:t>
      </w:r>
      <w:proofErr w:type="gramStart"/>
      <w:r>
        <w:t>,2</w:t>
      </w:r>
      <w:proofErr w:type="gramEnd"/>
      <w:r>
        <w:t>, or 3 breaks?  I would think that means no break.  I think we need a sentence clarifying that because it’s confusing in the figure.</w:t>
      </w:r>
    </w:p>
  </w:comment>
  <w:comment w:id="22" w:author="Zipkin, Elise" w:date="2019-01-14T17:31:00Z" w:initials="ZE">
    <w:p w14:paraId="08494E89" w14:textId="7D164938" w:rsidR="00F20337" w:rsidRDefault="00F20337">
      <w:pPr>
        <w:pStyle w:val="CommentText"/>
      </w:pPr>
      <w:r>
        <w:rPr>
          <w:rStyle w:val="CommentReference"/>
        </w:rPr>
        <w:annotationRef/>
      </w:r>
      <w:r>
        <w:t>Deleted that because I thought it might be confusing.  Would then need to make clear that 4 (r values) x 10 (r and k changes).  Could write that out if you want but maybe not necessary….</w:t>
      </w:r>
    </w:p>
  </w:comment>
  <w:comment w:id="46" w:author="Zipkin, Elise" w:date="2019-01-14T17:35:00Z" w:initials="ZE">
    <w:p w14:paraId="2E34C6C5" w14:textId="6B452B9A" w:rsidR="00177E86" w:rsidRDefault="00177E86">
      <w:pPr>
        <w:pStyle w:val="CommentText"/>
      </w:pPr>
      <w:r>
        <w:rPr>
          <w:rStyle w:val="CommentReference"/>
        </w:rPr>
        <w:annotationRef/>
      </w:r>
      <w:r>
        <w:t>Right?  I think it would be sufficient to say this here.</w:t>
      </w:r>
    </w:p>
    <w:p w14:paraId="57A6B638" w14:textId="31A9652D" w:rsidR="00177E86" w:rsidRDefault="00177E86">
      <w:pPr>
        <w:pStyle w:val="CommentText"/>
      </w:pPr>
    </w:p>
    <w:p w14:paraId="1199273B" w14:textId="5FCB87DB" w:rsidR="00A94D78" w:rsidRDefault="00177E86">
      <w:pPr>
        <w:pStyle w:val="CommentText"/>
      </w:pPr>
      <w:r>
        <w:t>4 r starts * 10 r and k changes * 5 sigma values</w:t>
      </w:r>
      <w:r w:rsidR="00A94D78">
        <w:t xml:space="preserve"> = 200 scenarios, if there are 4 possible breaks and 250 runs, then we have: 200 * 4* 250 = 200,000 so something isn’t right here.</w:t>
      </w:r>
    </w:p>
    <w:p w14:paraId="4A9B393A" w14:textId="44C9ED15" w:rsidR="00177E86" w:rsidRDefault="00A94D78">
      <w:pPr>
        <w:pStyle w:val="CommentText"/>
      </w:pPr>
      <w:r>
        <w:t xml:space="preserve"> </w:t>
      </w:r>
    </w:p>
  </w:comment>
  <w:comment w:id="47" w:author="Bahlai, Christine" w:date="2019-01-15T14:10:00Z" w:initials="BC">
    <w:p w14:paraId="3042FC19" w14:textId="0C03433C" w:rsidR="00601E16" w:rsidRDefault="00601E16">
      <w:pPr>
        <w:pStyle w:val="CommentText"/>
      </w:pPr>
      <w:r>
        <w:rPr>
          <w:rStyle w:val="CommentReference"/>
        </w:rPr>
        <w:annotationRef/>
      </w:r>
      <w:r>
        <w:t xml:space="preserve">We didn’t vary </w:t>
      </w:r>
      <w:proofErr w:type="spellStart"/>
      <w:r>
        <w:t>startr</w:t>
      </w:r>
      <w:proofErr w:type="spellEnd"/>
      <w:r>
        <w:t xml:space="preserve"> and noise at the same time so it ends up being 90</w:t>
      </w:r>
    </w:p>
  </w:comment>
  <w:comment w:id="57" w:author="Bahlai, Christine" w:date="2019-01-14T15:24:00Z" w:initials="BC">
    <w:p w14:paraId="1A3B1546" w14:textId="47A27E78" w:rsidR="002F3152" w:rsidRDefault="002F3152">
      <w:pPr>
        <w:pStyle w:val="CommentText"/>
      </w:pPr>
      <w:r>
        <w:rPr>
          <w:rStyle w:val="CommentReference"/>
        </w:rPr>
        <w:annotationRef/>
      </w:r>
      <w:r>
        <w:t xml:space="preserve">4 </w:t>
      </w:r>
      <w:proofErr w:type="spellStart"/>
      <w:r>
        <w:t>startR</w:t>
      </w:r>
      <w:proofErr w:type="spellEnd"/>
      <w:r>
        <w:t xml:space="preserve"> * (5 </w:t>
      </w:r>
      <w:proofErr w:type="spellStart"/>
      <w:r>
        <w:t>ChangeR</w:t>
      </w:r>
      <w:proofErr w:type="spellEnd"/>
      <w:r>
        <w:t xml:space="preserve"> + 5 </w:t>
      </w:r>
      <w:proofErr w:type="spellStart"/>
      <w:r>
        <w:t>changeK</w:t>
      </w:r>
      <w:proofErr w:type="spellEnd"/>
      <w:r>
        <w:t>)</w:t>
      </w:r>
      <w:r w:rsidR="003A33D5">
        <w:t>*4*250=40000</w:t>
      </w:r>
    </w:p>
    <w:p w14:paraId="3FDA89AD" w14:textId="668E327E" w:rsidR="003A33D5" w:rsidRDefault="003A33D5">
      <w:pPr>
        <w:pStyle w:val="CommentText"/>
      </w:pPr>
      <w:r>
        <w:t xml:space="preserve">5 noise *(5 </w:t>
      </w:r>
      <w:proofErr w:type="spellStart"/>
      <w:r>
        <w:t>ChangeR</w:t>
      </w:r>
      <w:proofErr w:type="spellEnd"/>
      <w:r>
        <w:t xml:space="preserve"> + 5 </w:t>
      </w:r>
      <w:proofErr w:type="spellStart"/>
      <w:r>
        <w:t>changeK</w:t>
      </w:r>
      <w:proofErr w:type="spellEnd"/>
      <w:r>
        <w:t>)*4*250=50000</w:t>
      </w:r>
    </w:p>
    <w:p w14:paraId="7833E8E8" w14:textId="313F7DBF" w:rsidR="003A33D5" w:rsidRDefault="003A33D5">
      <w:pPr>
        <w:pStyle w:val="CommentText"/>
      </w:pPr>
      <w:r>
        <w:t xml:space="preserve">4 </w:t>
      </w:r>
      <w:proofErr w:type="spellStart"/>
      <w:r>
        <w:t>nyears</w:t>
      </w:r>
      <w:proofErr w:type="spellEnd"/>
      <w:r>
        <w:t>*4*250 =4000</w:t>
      </w:r>
    </w:p>
  </w:comment>
  <w:comment w:id="63" w:author="Zipkin, Elise" w:date="2019-01-14T18:15:00Z" w:initials="ZE">
    <w:p w14:paraId="4E4B0879" w14:textId="40B1FF5E" w:rsidR="00883221" w:rsidRDefault="00883221">
      <w:pPr>
        <w:pStyle w:val="CommentText"/>
      </w:pPr>
      <w:r>
        <w:rPr>
          <w:rStyle w:val="CommentReference"/>
        </w:rPr>
        <w:annotationRef/>
      </w:r>
      <w:r>
        <w:t>Somewhat confused at what this means.  Like for % noise scenarios (panel a), does this mean that in each scenario r was changed 25% and K was changed 75% for every break point?</w:t>
      </w:r>
    </w:p>
  </w:comment>
  <w:comment w:id="64" w:author="Bahlai, Christine" w:date="2019-01-15T14:07:00Z" w:initials="BC">
    <w:p w14:paraId="77BBBB4E" w14:textId="0228C222" w:rsidR="00601E16" w:rsidRDefault="00601E16">
      <w:pPr>
        <w:pStyle w:val="CommentText"/>
      </w:pPr>
      <w:r>
        <w:rPr>
          <w:rStyle w:val="CommentReference"/>
        </w:rPr>
        <w:annotationRef/>
      </w:r>
      <w:r>
        <w:t>Yes- tried to make that clearer in the simulation method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7567D00" w15:done="0"/>
  <w15:commentEx w15:paraId="04652CBE" w15:done="0"/>
  <w15:commentEx w15:paraId="68F5D17F" w15:done="0"/>
  <w15:commentEx w15:paraId="08494E89" w15:done="0"/>
  <w15:commentEx w15:paraId="4A9B393A" w15:done="0"/>
  <w15:commentEx w15:paraId="3042FC19" w15:paraIdParent="4A9B393A" w15:done="0"/>
  <w15:commentEx w15:paraId="7833E8E8" w15:done="0"/>
  <w15:commentEx w15:paraId="4E4B0879" w15:done="0"/>
  <w15:commentEx w15:paraId="77BBBB4E" w15:paraIdParent="4E4B087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3352976" w16cid:durableId="1FE5CC6F"/>
  <w16cid:commentId w16cid:paraId="048D3F72" w16cid:durableId="1FE5CD8A"/>
  <w16cid:commentId w16cid:paraId="57D1021A" w16cid:durableId="1FE5CDC8"/>
  <w16cid:commentId w16cid:paraId="22C13D17" w16cid:durableId="1FE5D088"/>
  <w16cid:commentId w16cid:paraId="32FC1CF1" w16cid:durableId="1FE5D42C"/>
  <w16cid:commentId w16cid:paraId="11DD5FDA" w16cid:durableId="1FE5E72F"/>
  <w16cid:commentId w16cid:paraId="180544F8" w16cid:durableId="1FE5E558"/>
  <w16cid:commentId w16cid:paraId="611892E9" w16cid:durableId="1FE5E5B7"/>
  <w16cid:commentId w16cid:paraId="227E4326" w16cid:durableId="1FE5E5DB"/>
  <w16cid:commentId w16cid:paraId="6F11A8E2" w16cid:durableId="1FE5D504"/>
  <w16cid:commentId w16cid:paraId="748067FE" w16cid:durableId="1FE5E4D0"/>
  <w16cid:commentId w16cid:paraId="594D3C24" w16cid:durableId="1FE5E57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Bahlai, Christine">
    <w15:presenceInfo w15:providerId="AD" w15:userId="S-1-5-21-484756278-3779297868-2879619082-669541"/>
  </w15:person>
  <w15:person w15:author="Zipkin, Elise">
    <w15:presenceInfo w15:providerId="AD" w15:userId="S-1-5-21-135449833-236529722-1300305565-6954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93C01"/>
    <w:rsid w:val="000023DD"/>
    <w:rsid w:val="00003E12"/>
    <w:rsid w:val="00010A3E"/>
    <w:rsid w:val="000214FC"/>
    <w:rsid w:val="000237F7"/>
    <w:rsid w:val="00024214"/>
    <w:rsid w:val="00024339"/>
    <w:rsid w:val="00025960"/>
    <w:rsid w:val="000273D0"/>
    <w:rsid w:val="00035F63"/>
    <w:rsid w:val="00041988"/>
    <w:rsid w:val="000614AC"/>
    <w:rsid w:val="00063730"/>
    <w:rsid w:val="00065C4D"/>
    <w:rsid w:val="000717E7"/>
    <w:rsid w:val="00075BF1"/>
    <w:rsid w:val="0008703F"/>
    <w:rsid w:val="00093F69"/>
    <w:rsid w:val="0009442B"/>
    <w:rsid w:val="00095A25"/>
    <w:rsid w:val="00095B5C"/>
    <w:rsid w:val="000A26E0"/>
    <w:rsid w:val="000B5C2F"/>
    <w:rsid w:val="000C20C0"/>
    <w:rsid w:val="000C3A12"/>
    <w:rsid w:val="000D49BB"/>
    <w:rsid w:val="000D58D6"/>
    <w:rsid w:val="000D593E"/>
    <w:rsid w:val="000D5977"/>
    <w:rsid w:val="000D5C16"/>
    <w:rsid w:val="000E0392"/>
    <w:rsid w:val="000E0DB2"/>
    <w:rsid w:val="000F0016"/>
    <w:rsid w:val="000F1741"/>
    <w:rsid w:val="000F5662"/>
    <w:rsid w:val="001037EE"/>
    <w:rsid w:val="0010648E"/>
    <w:rsid w:val="001074B1"/>
    <w:rsid w:val="00116590"/>
    <w:rsid w:val="00120697"/>
    <w:rsid w:val="00123B72"/>
    <w:rsid w:val="001301A4"/>
    <w:rsid w:val="001315C9"/>
    <w:rsid w:val="00132F8B"/>
    <w:rsid w:val="00140384"/>
    <w:rsid w:val="00143B07"/>
    <w:rsid w:val="00143F9A"/>
    <w:rsid w:val="00144284"/>
    <w:rsid w:val="001473BA"/>
    <w:rsid w:val="00150E18"/>
    <w:rsid w:val="00151F04"/>
    <w:rsid w:val="001553C5"/>
    <w:rsid w:val="001558A8"/>
    <w:rsid w:val="001633C0"/>
    <w:rsid w:val="0016400A"/>
    <w:rsid w:val="0017338B"/>
    <w:rsid w:val="001757BD"/>
    <w:rsid w:val="00177E86"/>
    <w:rsid w:val="00181FCF"/>
    <w:rsid w:val="00187CB5"/>
    <w:rsid w:val="00190ABA"/>
    <w:rsid w:val="00195902"/>
    <w:rsid w:val="00195C58"/>
    <w:rsid w:val="001970FF"/>
    <w:rsid w:val="001973A2"/>
    <w:rsid w:val="001A19E1"/>
    <w:rsid w:val="001A52FE"/>
    <w:rsid w:val="001A545A"/>
    <w:rsid w:val="001A760B"/>
    <w:rsid w:val="001A7FA7"/>
    <w:rsid w:val="001B1ECF"/>
    <w:rsid w:val="001B32C0"/>
    <w:rsid w:val="001B613A"/>
    <w:rsid w:val="001B760E"/>
    <w:rsid w:val="001C26AC"/>
    <w:rsid w:val="001C4368"/>
    <w:rsid w:val="001C51BB"/>
    <w:rsid w:val="001C7E9C"/>
    <w:rsid w:val="001D05DA"/>
    <w:rsid w:val="001D0A06"/>
    <w:rsid w:val="001D2528"/>
    <w:rsid w:val="001D32D8"/>
    <w:rsid w:val="001E157C"/>
    <w:rsid w:val="001E2375"/>
    <w:rsid w:val="001E3C25"/>
    <w:rsid w:val="001E53E2"/>
    <w:rsid w:val="001F39A1"/>
    <w:rsid w:val="001F7C7C"/>
    <w:rsid w:val="00202BBB"/>
    <w:rsid w:val="00203DE7"/>
    <w:rsid w:val="00204A50"/>
    <w:rsid w:val="002069E9"/>
    <w:rsid w:val="00207043"/>
    <w:rsid w:val="002075CF"/>
    <w:rsid w:val="002133F8"/>
    <w:rsid w:val="0021404C"/>
    <w:rsid w:val="00217133"/>
    <w:rsid w:val="00217EE8"/>
    <w:rsid w:val="0022359F"/>
    <w:rsid w:val="00230559"/>
    <w:rsid w:val="002306B7"/>
    <w:rsid w:val="00233968"/>
    <w:rsid w:val="002424E7"/>
    <w:rsid w:val="0024317D"/>
    <w:rsid w:val="00243D17"/>
    <w:rsid w:val="00246C86"/>
    <w:rsid w:val="002470E2"/>
    <w:rsid w:val="00253218"/>
    <w:rsid w:val="00253E75"/>
    <w:rsid w:val="0025536D"/>
    <w:rsid w:val="00263647"/>
    <w:rsid w:val="002679C0"/>
    <w:rsid w:val="00270075"/>
    <w:rsid w:val="00271994"/>
    <w:rsid w:val="0027292D"/>
    <w:rsid w:val="0027575D"/>
    <w:rsid w:val="00281B1C"/>
    <w:rsid w:val="00287FAF"/>
    <w:rsid w:val="002907A7"/>
    <w:rsid w:val="00292601"/>
    <w:rsid w:val="00292760"/>
    <w:rsid w:val="00294C9B"/>
    <w:rsid w:val="0029724D"/>
    <w:rsid w:val="002A6CBA"/>
    <w:rsid w:val="002A75AC"/>
    <w:rsid w:val="002B66A4"/>
    <w:rsid w:val="002C0AA1"/>
    <w:rsid w:val="002C3E17"/>
    <w:rsid w:val="002C754D"/>
    <w:rsid w:val="002D019F"/>
    <w:rsid w:val="002D4506"/>
    <w:rsid w:val="002D7E30"/>
    <w:rsid w:val="002E5868"/>
    <w:rsid w:val="002F3152"/>
    <w:rsid w:val="003020A3"/>
    <w:rsid w:val="0030515D"/>
    <w:rsid w:val="00312392"/>
    <w:rsid w:val="0031435D"/>
    <w:rsid w:val="003169BE"/>
    <w:rsid w:val="00324AC6"/>
    <w:rsid w:val="00325D46"/>
    <w:rsid w:val="003262F1"/>
    <w:rsid w:val="00326BE6"/>
    <w:rsid w:val="00327C5D"/>
    <w:rsid w:val="00330615"/>
    <w:rsid w:val="003403FF"/>
    <w:rsid w:val="00342D01"/>
    <w:rsid w:val="0035645D"/>
    <w:rsid w:val="00360C2B"/>
    <w:rsid w:val="0036101F"/>
    <w:rsid w:val="00363EB3"/>
    <w:rsid w:val="00364485"/>
    <w:rsid w:val="00364F78"/>
    <w:rsid w:val="0037042E"/>
    <w:rsid w:val="00370729"/>
    <w:rsid w:val="00373A3C"/>
    <w:rsid w:val="00384D02"/>
    <w:rsid w:val="00391457"/>
    <w:rsid w:val="003917B9"/>
    <w:rsid w:val="00393AA6"/>
    <w:rsid w:val="003A0EFE"/>
    <w:rsid w:val="003A33D5"/>
    <w:rsid w:val="003A4ED0"/>
    <w:rsid w:val="003B047C"/>
    <w:rsid w:val="003B2DF9"/>
    <w:rsid w:val="003C2770"/>
    <w:rsid w:val="003D6876"/>
    <w:rsid w:val="003D6BFD"/>
    <w:rsid w:val="003D6D2A"/>
    <w:rsid w:val="003D7AC7"/>
    <w:rsid w:val="003D7B3C"/>
    <w:rsid w:val="003E19B5"/>
    <w:rsid w:val="003E334F"/>
    <w:rsid w:val="003E5288"/>
    <w:rsid w:val="003F34F4"/>
    <w:rsid w:val="003F728A"/>
    <w:rsid w:val="004009BA"/>
    <w:rsid w:val="00400E52"/>
    <w:rsid w:val="00401501"/>
    <w:rsid w:val="00401E47"/>
    <w:rsid w:val="004040FC"/>
    <w:rsid w:val="004049B6"/>
    <w:rsid w:val="00411045"/>
    <w:rsid w:val="00411150"/>
    <w:rsid w:val="00411D38"/>
    <w:rsid w:val="004122DC"/>
    <w:rsid w:val="00413987"/>
    <w:rsid w:val="00413E42"/>
    <w:rsid w:val="00417B9D"/>
    <w:rsid w:val="00420D43"/>
    <w:rsid w:val="00421901"/>
    <w:rsid w:val="00427B15"/>
    <w:rsid w:val="0043141D"/>
    <w:rsid w:val="00432AAE"/>
    <w:rsid w:val="00437466"/>
    <w:rsid w:val="00443028"/>
    <w:rsid w:val="004438DB"/>
    <w:rsid w:val="0044405E"/>
    <w:rsid w:val="004546C7"/>
    <w:rsid w:val="00455756"/>
    <w:rsid w:val="00457C56"/>
    <w:rsid w:val="00461BE3"/>
    <w:rsid w:val="004628BA"/>
    <w:rsid w:val="0046295D"/>
    <w:rsid w:val="00462C48"/>
    <w:rsid w:val="00474663"/>
    <w:rsid w:val="004759DD"/>
    <w:rsid w:val="004877BD"/>
    <w:rsid w:val="004903CF"/>
    <w:rsid w:val="00493C01"/>
    <w:rsid w:val="00494B44"/>
    <w:rsid w:val="00496204"/>
    <w:rsid w:val="004B0EF8"/>
    <w:rsid w:val="004B76BC"/>
    <w:rsid w:val="004C1499"/>
    <w:rsid w:val="004C3B3A"/>
    <w:rsid w:val="004D3CDC"/>
    <w:rsid w:val="004D3D6B"/>
    <w:rsid w:val="004D580B"/>
    <w:rsid w:val="004D5D80"/>
    <w:rsid w:val="004E1275"/>
    <w:rsid w:val="004E6528"/>
    <w:rsid w:val="004F071B"/>
    <w:rsid w:val="004F0C58"/>
    <w:rsid w:val="004F0FD9"/>
    <w:rsid w:val="004F7957"/>
    <w:rsid w:val="005013D2"/>
    <w:rsid w:val="00501FBD"/>
    <w:rsid w:val="0050582C"/>
    <w:rsid w:val="005075B3"/>
    <w:rsid w:val="00527036"/>
    <w:rsid w:val="00536B14"/>
    <w:rsid w:val="0054095B"/>
    <w:rsid w:val="0054567B"/>
    <w:rsid w:val="00550270"/>
    <w:rsid w:val="0055167C"/>
    <w:rsid w:val="00553C76"/>
    <w:rsid w:val="00556F41"/>
    <w:rsid w:val="0055724E"/>
    <w:rsid w:val="00557DB0"/>
    <w:rsid w:val="0056286C"/>
    <w:rsid w:val="00562B91"/>
    <w:rsid w:val="005724AC"/>
    <w:rsid w:val="00572659"/>
    <w:rsid w:val="00575692"/>
    <w:rsid w:val="00591134"/>
    <w:rsid w:val="00592C39"/>
    <w:rsid w:val="005932CA"/>
    <w:rsid w:val="005A1249"/>
    <w:rsid w:val="005A4432"/>
    <w:rsid w:val="005B27D1"/>
    <w:rsid w:val="005C0C19"/>
    <w:rsid w:val="005C1930"/>
    <w:rsid w:val="005C5E4E"/>
    <w:rsid w:val="005D6BD3"/>
    <w:rsid w:val="005D7105"/>
    <w:rsid w:val="005E068A"/>
    <w:rsid w:val="005E180B"/>
    <w:rsid w:val="005E1968"/>
    <w:rsid w:val="005E245C"/>
    <w:rsid w:val="005E2481"/>
    <w:rsid w:val="005E6B5F"/>
    <w:rsid w:val="005F126A"/>
    <w:rsid w:val="005F50BE"/>
    <w:rsid w:val="005F74F8"/>
    <w:rsid w:val="005F7CD2"/>
    <w:rsid w:val="00601E16"/>
    <w:rsid w:val="00604882"/>
    <w:rsid w:val="00612699"/>
    <w:rsid w:val="00613AC8"/>
    <w:rsid w:val="00615644"/>
    <w:rsid w:val="00620541"/>
    <w:rsid w:val="00624181"/>
    <w:rsid w:val="00624818"/>
    <w:rsid w:val="0062727D"/>
    <w:rsid w:val="006350AB"/>
    <w:rsid w:val="006373C0"/>
    <w:rsid w:val="0064292B"/>
    <w:rsid w:val="0064784F"/>
    <w:rsid w:val="00647F76"/>
    <w:rsid w:val="006502ED"/>
    <w:rsid w:val="00651227"/>
    <w:rsid w:val="00652682"/>
    <w:rsid w:val="0065335B"/>
    <w:rsid w:val="006568B9"/>
    <w:rsid w:val="00657F11"/>
    <w:rsid w:val="006609CE"/>
    <w:rsid w:val="00677382"/>
    <w:rsid w:val="00681A31"/>
    <w:rsid w:val="00682C97"/>
    <w:rsid w:val="006841EB"/>
    <w:rsid w:val="00686B1E"/>
    <w:rsid w:val="00686F95"/>
    <w:rsid w:val="006915CD"/>
    <w:rsid w:val="006947D1"/>
    <w:rsid w:val="0069540F"/>
    <w:rsid w:val="006A6155"/>
    <w:rsid w:val="006A724C"/>
    <w:rsid w:val="006B0322"/>
    <w:rsid w:val="006B22D8"/>
    <w:rsid w:val="006B2588"/>
    <w:rsid w:val="006B32DF"/>
    <w:rsid w:val="006B3E8D"/>
    <w:rsid w:val="006B4D08"/>
    <w:rsid w:val="006B72C6"/>
    <w:rsid w:val="006B7574"/>
    <w:rsid w:val="006C4251"/>
    <w:rsid w:val="006C754D"/>
    <w:rsid w:val="006D3C93"/>
    <w:rsid w:val="006D54AC"/>
    <w:rsid w:val="006E5956"/>
    <w:rsid w:val="006E5B2F"/>
    <w:rsid w:val="006F3740"/>
    <w:rsid w:val="006F5322"/>
    <w:rsid w:val="006F6D26"/>
    <w:rsid w:val="006F732C"/>
    <w:rsid w:val="006F7B30"/>
    <w:rsid w:val="00700FB5"/>
    <w:rsid w:val="00705548"/>
    <w:rsid w:val="00713A23"/>
    <w:rsid w:val="00716CE7"/>
    <w:rsid w:val="00717CE1"/>
    <w:rsid w:val="007212B3"/>
    <w:rsid w:val="00721951"/>
    <w:rsid w:val="0072300F"/>
    <w:rsid w:val="0072442B"/>
    <w:rsid w:val="00735F94"/>
    <w:rsid w:val="007370A4"/>
    <w:rsid w:val="007413B7"/>
    <w:rsid w:val="007422AB"/>
    <w:rsid w:val="00746D2F"/>
    <w:rsid w:val="00751000"/>
    <w:rsid w:val="0075440D"/>
    <w:rsid w:val="00761009"/>
    <w:rsid w:val="00762808"/>
    <w:rsid w:val="007677E9"/>
    <w:rsid w:val="00767E4D"/>
    <w:rsid w:val="00772675"/>
    <w:rsid w:val="00784564"/>
    <w:rsid w:val="0078690C"/>
    <w:rsid w:val="00786E52"/>
    <w:rsid w:val="00790EFA"/>
    <w:rsid w:val="0079799D"/>
    <w:rsid w:val="007A0499"/>
    <w:rsid w:val="007A4EC6"/>
    <w:rsid w:val="007B2C14"/>
    <w:rsid w:val="007C2B7A"/>
    <w:rsid w:val="007D35BB"/>
    <w:rsid w:val="007D571F"/>
    <w:rsid w:val="007F1C7F"/>
    <w:rsid w:val="007F3FEA"/>
    <w:rsid w:val="007F577C"/>
    <w:rsid w:val="007F653E"/>
    <w:rsid w:val="008032E9"/>
    <w:rsid w:val="00804469"/>
    <w:rsid w:val="00812DF3"/>
    <w:rsid w:val="00815539"/>
    <w:rsid w:val="00822D4A"/>
    <w:rsid w:val="008257D3"/>
    <w:rsid w:val="00834911"/>
    <w:rsid w:val="00837331"/>
    <w:rsid w:val="00845569"/>
    <w:rsid w:val="008515BA"/>
    <w:rsid w:val="00860740"/>
    <w:rsid w:val="0087290C"/>
    <w:rsid w:val="00873DC1"/>
    <w:rsid w:val="0087591E"/>
    <w:rsid w:val="00883221"/>
    <w:rsid w:val="00895515"/>
    <w:rsid w:val="008A4D46"/>
    <w:rsid w:val="008B4743"/>
    <w:rsid w:val="008B4B47"/>
    <w:rsid w:val="008C0FC7"/>
    <w:rsid w:val="008C1707"/>
    <w:rsid w:val="008C1F48"/>
    <w:rsid w:val="008C5304"/>
    <w:rsid w:val="008C5F40"/>
    <w:rsid w:val="008E1411"/>
    <w:rsid w:val="008E41EA"/>
    <w:rsid w:val="008E4F33"/>
    <w:rsid w:val="008E67BE"/>
    <w:rsid w:val="008F7A31"/>
    <w:rsid w:val="009013FB"/>
    <w:rsid w:val="00902F3B"/>
    <w:rsid w:val="00913421"/>
    <w:rsid w:val="00920A86"/>
    <w:rsid w:val="00923428"/>
    <w:rsid w:val="0092388E"/>
    <w:rsid w:val="00926534"/>
    <w:rsid w:val="00930C77"/>
    <w:rsid w:val="009325B0"/>
    <w:rsid w:val="0094324E"/>
    <w:rsid w:val="00943259"/>
    <w:rsid w:val="00943A8D"/>
    <w:rsid w:val="00950939"/>
    <w:rsid w:val="00953A7F"/>
    <w:rsid w:val="00961825"/>
    <w:rsid w:val="00964ECA"/>
    <w:rsid w:val="00972229"/>
    <w:rsid w:val="00977866"/>
    <w:rsid w:val="00984F64"/>
    <w:rsid w:val="009A0B2F"/>
    <w:rsid w:val="009B08ED"/>
    <w:rsid w:val="009B0DC0"/>
    <w:rsid w:val="009C0978"/>
    <w:rsid w:val="009D12AF"/>
    <w:rsid w:val="009D70CC"/>
    <w:rsid w:val="009F4A1A"/>
    <w:rsid w:val="00A001CE"/>
    <w:rsid w:val="00A02528"/>
    <w:rsid w:val="00A114E2"/>
    <w:rsid w:val="00A24582"/>
    <w:rsid w:val="00A26FD7"/>
    <w:rsid w:val="00A30740"/>
    <w:rsid w:val="00A326DB"/>
    <w:rsid w:val="00A33B1C"/>
    <w:rsid w:val="00A3437F"/>
    <w:rsid w:val="00A366AF"/>
    <w:rsid w:val="00A42D09"/>
    <w:rsid w:val="00A439FD"/>
    <w:rsid w:val="00A47D1F"/>
    <w:rsid w:val="00A51EEA"/>
    <w:rsid w:val="00A542EC"/>
    <w:rsid w:val="00A57DBA"/>
    <w:rsid w:val="00A601EA"/>
    <w:rsid w:val="00A629D1"/>
    <w:rsid w:val="00A633EC"/>
    <w:rsid w:val="00A64C06"/>
    <w:rsid w:val="00A6530C"/>
    <w:rsid w:val="00A6546C"/>
    <w:rsid w:val="00A666CD"/>
    <w:rsid w:val="00A81D0C"/>
    <w:rsid w:val="00A83E7C"/>
    <w:rsid w:val="00A87F7E"/>
    <w:rsid w:val="00A9122A"/>
    <w:rsid w:val="00A94B88"/>
    <w:rsid w:val="00A94D78"/>
    <w:rsid w:val="00A95FE8"/>
    <w:rsid w:val="00A96C7D"/>
    <w:rsid w:val="00A96EC1"/>
    <w:rsid w:val="00A974B2"/>
    <w:rsid w:val="00AA1678"/>
    <w:rsid w:val="00AA5698"/>
    <w:rsid w:val="00AB2723"/>
    <w:rsid w:val="00AC0040"/>
    <w:rsid w:val="00AC02B9"/>
    <w:rsid w:val="00AC237C"/>
    <w:rsid w:val="00AC2B6F"/>
    <w:rsid w:val="00AC5574"/>
    <w:rsid w:val="00AC75D1"/>
    <w:rsid w:val="00AD6EBB"/>
    <w:rsid w:val="00AD72F0"/>
    <w:rsid w:val="00AE589E"/>
    <w:rsid w:val="00AE67DF"/>
    <w:rsid w:val="00AE7F6D"/>
    <w:rsid w:val="00AF0366"/>
    <w:rsid w:val="00AF4219"/>
    <w:rsid w:val="00AF4CA7"/>
    <w:rsid w:val="00AF7619"/>
    <w:rsid w:val="00B05612"/>
    <w:rsid w:val="00B103FD"/>
    <w:rsid w:val="00B1615F"/>
    <w:rsid w:val="00B2185B"/>
    <w:rsid w:val="00B26D13"/>
    <w:rsid w:val="00B30A16"/>
    <w:rsid w:val="00B321C6"/>
    <w:rsid w:val="00B346F0"/>
    <w:rsid w:val="00B35270"/>
    <w:rsid w:val="00B36E6D"/>
    <w:rsid w:val="00B427A9"/>
    <w:rsid w:val="00B47301"/>
    <w:rsid w:val="00B66425"/>
    <w:rsid w:val="00B71576"/>
    <w:rsid w:val="00B71B41"/>
    <w:rsid w:val="00B75363"/>
    <w:rsid w:val="00B77DD0"/>
    <w:rsid w:val="00B80599"/>
    <w:rsid w:val="00B853B2"/>
    <w:rsid w:val="00B85863"/>
    <w:rsid w:val="00B87E3A"/>
    <w:rsid w:val="00B909F7"/>
    <w:rsid w:val="00B90E4C"/>
    <w:rsid w:val="00B91CA4"/>
    <w:rsid w:val="00B92D42"/>
    <w:rsid w:val="00B9463C"/>
    <w:rsid w:val="00BA1167"/>
    <w:rsid w:val="00BA2F66"/>
    <w:rsid w:val="00BA3B40"/>
    <w:rsid w:val="00BB4B04"/>
    <w:rsid w:val="00BB5C7E"/>
    <w:rsid w:val="00BC0B66"/>
    <w:rsid w:val="00BC0F8C"/>
    <w:rsid w:val="00BC62D0"/>
    <w:rsid w:val="00BC706E"/>
    <w:rsid w:val="00BD0EFE"/>
    <w:rsid w:val="00BE662A"/>
    <w:rsid w:val="00BE7479"/>
    <w:rsid w:val="00C00F9B"/>
    <w:rsid w:val="00C01703"/>
    <w:rsid w:val="00C1765A"/>
    <w:rsid w:val="00C179E2"/>
    <w:rsid w:val="00C25022"/>
    <w:rsid w:val="00C31A54"/>
    <w:rsid w:val="00C32614"/>
    <w:rsid w:val="00C37458"/>
    <w:rsid w:val="00C51B55"/>
    <w:rsid w:val="00C536EB"/>
    <w:rsid w:val="00C57040"/>
    <w:rsid w:val="00C64C9C"/>
    <w:rsid w:val="00C67276"/>
    <w:rsid w:val="00C72A00"/>
    <w:rsid w:val="00C75419"/>
    <w:rsid w:val="00C77761"/>
    <w:rsid w:val="00C77AB5"/>
    <w:rsid w:val="00C81B79"/>
    <w:rsid w:val="00C91D43"/>
    <w:rsid w:val="00C979A1"/>
    <w:rsid w:val="00CA2C6A"/>
    <w:rsid w:val="00CA61B2"/>
    <w:rsid w:val="00CA6A06"/>
    <w:rsid w:val="00CB2BA2"/>
    <w:rsid w:val="00CB7EEE"/>
    <w:rsid w:val="00CC48AC"/>
    <w:rsid w:val="00CE06FA"/>
    <w:rsid w:val="00CE0BA8"/>
    <w:rsid w:val="00CE34E0"/>
    <w:rsid w:val="00CE713E"/>
    <w:rsid w:val="00CF1B74"/>
    <w:rsid w:val="00CF6656"/>
    <w:rsid w:val="00CF6EED"/>
    <w:rsid w:val="00D01F3C"/>
    <w:rsid w:val="00D0657E"/>
    <w:rsid w:val="00D07009"/>
    <w:rsid w:val="00D12B05"/>
    <w:rsid w:val="00D24EDB"/>
    <w:rsid w:val="00D33A6B"/>
    <w:rsid w:val="00D3502F"/>
    <w:rsid w:val="00D43CC0"/>
    <w:rsid w:val="00D46A63"/>
    <w:rsid w:val="00D55E7A"/>
    <w:rsid w:val="00D57116"/>
    <w:rsid w:val="00D6341E"/>
    <w:rsid w:val="00D712B6"/>
    <w:rsid w:val="00D724DD"/>
    <w:rsid w:val="00D742AD"/>
    <w:rsid w:val="00D74F97"/>
    <w:rsid w:val="00D83A4A"/>
    <w:rsid w:val="00D84390"/>
    <w:rsid w:val="00D9182C"/>
    <w:rsid w:val="00D93CA5"/>
    <w:rsid w:val="00DA0132"/>
    <w:rsid w:val="00DA04B5"/>
    <w:rsid w:val="00DA0FB7"/>
    <w:rsid w:val="00DA6067"/>
    <w:rsid w:val="00DA72A4"/>
    <w:rsid w:val="00DA7E53"/>
    <w:rsid w:val="00DB01A5"/>
    <w:rsid w:val="00DB1ACD"/>
    <w:rsid w:val="00DC24D2"/>
    <w:rsid w:val="00DC2791"/>
    <w:rsid w:val="00DC2C54"/>
    <w:rsid w:val="00DC32C5"/>
    <w:rsid w:val="00DC50C9"/>
    <w:rsid w:val="00DC7E7D"/>
    <w:rsid w:val="00DD07E9"/>
    <w:rsid w:val="00DD1D5C"/>
    <w:rsid w:val="00DD5779"/>
    <w:rsid w:val="00DD6F9B"/>
    <w:rsid w:val="00DE2E00"/>
    <w:rsid w:val="00DE372E"/>
    <w:rsid w:val="00DE7F5A"/>
    <w:rsid w:val="00E06798"/>
    <w:rsid w:val="00E17AD0"/>
    <w:rsid w:val="00E213C0"/>
    <w:rsid w:val="00E22FDA"/>
    <w:rsid w:val="00E248E2"/>
    <w:rsid w:val="00E27B95"/>
    <w:rsid w:val="00E34C80"/>
    <w:rsid w:val="00E41CBD"/>
    <w:rsid w:val="00E47FEC"/>
    <w:rsid w:val="00E50CD8"/>
    <w:rsid w:val="00E521DE"/>
    <w:rsid w:val="00E53A0F"/>
    <w:rsid w:val="00E56093"/>
    <w:rsid w:val="00E64F40"/>
    <w:rsid w:val="00E6695E"/>
    <w:rsid w:val="00E70BD0"/>
    <w:rsid w:val="00E7326A"/>
    <w:rsid w:val="00E73CB6"/>
    <w:rsid w:val="00E74F2C"/>
    <w:rsid w:val="00E82218"/>
    <w:rsid w:val="00E93DE0"/>
    <w:rsid w:val="00E9515C"/>
    <w:rsid w:val="00E9671D"/>
    <w:rsid w:val="00EA2CE8"/>
    <w:rsid w:val="00EA4251"/>
    <w:rsid w:val="00EA7E7A"/>
    <w:rsid w:val="00EB6851"/>
    <w:rsid w:val="00EC334A"/>
    <w:rsid w:val="00EC7A7F"/>
    <w:rsid w:val="00ED0AD7"/>
    <w:rsid w:val="00ED4601"/>
    <w:rsid w:val="00EE1686"/>
    <w:rsid w:val="00EE1A6B"/>
    <w:rsid w:val="00EF06A9"/>
    <w:rsid w:val="00EF1B98"/>
    <w:rsid w:val="00F0779F"/>
    <w:rsid w:val="00F07910"/>
    <w:rsid w:val="00F1693F"/>
    <w:rsid w:val="00F17944"/>
    <w:rsid w:val="00F20337"/>
    <w:rsid w:val="00F24379"/>
    <w:rsid w:val="00F25817"/>
    <w:rsid w:val="00F30562"/>
    <w:rsid w:val="00F32CAD"/>
    <w:rsid w:val="00F40045"/>
    <w:rsid w:val="00F41020"/>
    <w:rsid w:val="00F47012"/>
    <w:rsid w:val="00F51469"/>
    <w:rsid w:val="00F51A47"/>
    <w:rsid w:val="00F51BEC"/>
    <w:rsid w:val="00F530B8"/>
    <w:rsid w:val="00F579F8"/>
    <w:rsid w:val="00F6528D"/>
    <w:rsid w:val="00F66560"/>
    <w:rsid w:val="00F701CE"/>
    <w:rsid w:val="00F716E9"/>
    <w:rsid w:val="00F71C7F"/>
    <w:rsid w:val="00F72975"/>
    <w:rsid w:val="00F73B56"/>
    <w:rsid w:val="00F82CB7"/>
    <w:rsid w:val="00F87B20"/>
    <w:rsid w:val="00F918B4"/>
    <w:rsid w:val="00F91DD5"/>
    <w:rsid w:val="00F95000"/>
    <w:rsid w:val="00FA113B"/>
    <w:rsid w:val="00FA16C8"/>
    <w:rsid w:val="00FA21FA"/>
    <w:rsid w:val="00FA445D"/>
    <w:rsid w:val="00FA5302"/>
    <w:rsid w:val="00FB0A38"/>
    <w:rsid w:val="00FB13EC"/>
    <w:rsid w:val="00FB29CB"/>
    <w:rsid w:val="00FB5066"/>
    <w:rsid w:val="00FB68C4"/>
    <w:rsid w:val="00FB77A5"/>
    <w:rsid w:val="00FC2E66"/>
    <w:rsid w:val="00FD0162"/>
    <w:rsid w:val="00FD325A"/>
    <w:rsid w:val="00FF1C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AC824013-4A4F-4209-B10D-B2512154C1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spacing w:after="0" w:line="240" w:lineRule="auto"/>
      <w:ind w:left="720" w:hanging="720"/>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6/09/relationships/commentsIds" Target="commentsIds.xml"/><Relationship Id="rId3" Type="http://schemas.openxmlformats.org/officeDocument/2006/relationships/styles" Target="styles.xml"/><Relationship Id="rId7" Type="http://schemas.openxmlformats.org/officeDocument/2006/relationships/hyperlink" Target="https://github.com/cbahlai/monarch_regime"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4B680D-5472-48D8-99CC-84E9FCF882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20323</Words>
  <Characters>115842</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35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ne</cp:lastModifiedBy>
  <cp:revision>2</cp:revision>
  <dcterms:created xsi:type="dcterms:W3CDTF">2019-01-15T19:15:00Z</dcterms:created>
  <dcterms:modified xsi:type="dcterms:W3CDTF">2019-01-15T1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9"&gt;&lt;session id="tW22CE9V"/&gt;&lt;style id="http://www.zotero.org/styles/environmental-entomology" hasBibliography="1" bibliographyStyleHasBeenSet="1"/&gt;&lt;prefs&gt;&lt;pref name="fieldType" value="Field"/&gt;&lt;/prefs&gt;&lt;/data&gt;</vt:lpwstr>
  </property>
</Properties>
</file>